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3E5EB3" w14:textId="1955ADE3" w:rsidR="005F7602" w:rsidRPr="000203E1" w:rsidRDefault="005F7602" w:rsidP="002946C7">
      <w:pPr>
        <w:ind w:left="5529"/>
      </w:pPr>
    </w:p>
    <w:p w14:paraId="12FA4B9E" w14:textId="39AA3336" w:rsidR="001B3C5B" w:rsidRPr="000203E1" w:rsidRDefault="00DC261A" w:rsidP="001B3C5B">
      <w:pPr>
        <w:ind w:left="6096"/>
      </w:pPr>
      <w:bookmarkStart w:id="0" w:name="_Hlk189565243"/>
      <w:r w:rsidRPr="00DC261A">
        <w:t>PATVIRTINTA</w:t>
      </w:r>
    </w:p>
    <w:p w14:paraId="7206970B" w14:textId="70E9BD2E" w:rsidR="004C263A" w:rsidRPr="000203E1" w:rsidRDefault="001B3C5B" w:rsidP="001B3C5B">
      <w:pPr>
        <w:ind w:left="6096"/>
      </w:pPr>
      <w:r w:rsidRPr="000203E1">
        <w:t>Valstybinės vaistų kontrolės tarnybos prie Lietuvos Respublikos sveikatos apsaugos ministerijos viršininko 2021 m</w:t>
      </w:r>
      <w:r w:rsidR="004C263A" w:rsidRPr="000203E1">
        <w:t xml:space="preserve">. lapkričio 12 </w:t>
      </w:r>
      <w:r w:rsidRPr="000203E1">
        <w:t>d. įsakymu Nr.</w:t>
      </w:r>
      <w:r w:rsidR="004C263A" w:rsidRPr="000203E1">
        <w:t xml:space="preserve"> (1.72E)1A-1418</w:t>
      </w:r>
    </w:p>
    <w:p w14:paraId="5B219AA6" w14:textId="3A5D6CB4" w:rsidR="001B3C5B" w:rsidRPr="000203E1" w:rsidRDefault="004C263A" w:rsidP="001B3C5B">
      <w:pPr>
        <w:ind w:left="6096"/>
      </w:pPr>
      <w:r w:rsidRPr="000203E1">
        <w:t>(Valstybinės vaistų kontrolės tarnybos prie Lietuvos Respublikos sveikatos apsaugos ministerijos viršininko 202</w:t>
      </w:r>
      <w:r w:rsidR="00A2310D">
        <w:t>5</w:t>
      </w:r>
      <w:r w:rsidRPr="000203E1">
        <w:t xml:space="preserve"> m.                         d. įsakymo Nr.                    redakcija)</w:t>
      </w:r>
    </w:p>
    <w:bookmarkEnd w:id="0"/>
    <w:p w14:paraId="56604434" w14:textId="77777777" w:rsidR="00DC261A" w:rsidRDefault="00DC261A" w:rsidP="003B211A">
      <w:pPr>
        <w:jc w:val="center"/>
        <w:rPr>
          <w:b/>
        </w:rPr>
      </w:pPr>
    </w:p>
    <w:p w14:paraId="77AFB67E" w14:textId="0FB133A2" w:rsidR="00613501" w:rsidRPr="000203E1" w:rsidRDefault="002F0E4F" w:rsidP="003B211A">
      <w:pPr>
        <w:jc w:val="center"/>
        <w:rPr>
          <w:b/>
          <w:bCs/>
          <w:caps/>
        </w:rPr>
      </w:pPr>
      <w:r w:rsidRPr="000203E1">
        <w:rPr>
          <w:b/>
        </w:rPr>
        <w:t xml:space="preserve">REKOMENDACIJA DĖL VAISTINIO PREPARATO </w:t>
      </w:r>
      <w:r w:rsidRPr="000203E1">
        <w:rPr>
          <w:b/>
          <w:bCs/>
          <w:caps/>
        </w:rPr>
        <w:t>Lietuvos Respublikos Sveikatos apsaugos ministerijos vaistinių preparatų ir medicinos pagalbos priemonių kompensavimo komisijai</w:t>
      </w:r>
    </w:p>
    <w:p w14:paraId="34E4395D" w14:textId="15FB10DF" w:rsidR="00B13D65" w:rsidRPr="000203E1" w:rsidRDefault="00B13D65" w:rsidP="003B211A">
      <w:pPr>
        <w:jc w:val="center"/>
        <w:rPr>
          <w:b/>
        </w:rPr>
      </w:pPr>
    </w:p>
    <w:p w14:paraId="20E64319" w14:textId="2EE494D8" w:rsidR="00717BEF" w:rsidRPr="00DA5E5D" w:rsidRDefault="00717BEF" w:rsidP="00717BEF">
      <w:pPr>
        <w:jc w:val="center"/>
        <w:rPr>
          <w:b/>
        </w:rPr>
      </w:pPr>
      <w:r w:rsidRPr="00DA5E5D">
        <w:rPr>
          <w:b/>
        </w:rPr>
        <w:t>Darzalex 1800mg injekcinis tirpalas</w:t>
      </w:r>
    </w:p>
    <w:p w14:paraId="3CA8D03A" w14:textId="77777777" w:rsidR="00717BEF" w:rsidRPr="00DA5E5D" w:rsidRDefault="00717BEF" w:rsidP="00717BEF">
      <w:pPr>
        <w:jc w:val="center"/>
      </w:pPr>
    </w:p>
    <w:p w14:paraId="3349191D" w14:textId="77777777" w:rsidR="00717BEF" w:rsidRPr="00DA5E5D" w:rsidRDefault="00717BEF" w:rsidP="00717BEF">
      <w:pPr>
        <w:jc w:val="center"/>
      </w:pPr>
      <w:r w:rsidRPr="00DA5E5D">
        <w:rPr>
          <w:b/>
        </w:rPr>
        <w:t>Daratumumabas</w:t>
      </w:r>
    </w:p>
    <w:p w14:paraId="21CB4AFA" w14:textId="77777777" w:rsidR="00284A47" w:rsidRPr="001C3329" w:rsidRDefault="00284A47" w:rsidP="00284A47">
      <w:pPr>
        <w:jc w:val="center"/>
        <w:rPr>
          <w:b/>
        </w:rPr>
      </w:pPr>
    </w:p>
    <w:p w14:paraId="0F0829BF" w14:textId="0BF54B72" w:rsidR="00284A47" w:rsidRPr="001C3329" w:rsidRDefault="00284A47" w:rsidP="00284A47">
      <w:pPr>
        <w:jc w:val="center"/>
        <w:rPr>
          <w:b/>
        </w:rPr>
      </w:pPr>
      <w:r w:rsidRPr="001C3329">
        <w:rPr>
          <w:b/>
        </w:rPr>
        <w:t xml:space="preserve">Paraiškos numeris </w:t>
      </w:r>
      <w:r w:rsidR="00081566">
        <w:rPr>
          <w:b/>
        </w:rPr>
        <w:t>STV-</w:t>
      </w:r>
      <w:r w:rsidRPr="001C3329">
        <w:rPr>
          <w:b/>
        </w:rPr>
        <w:t>2</w:t>
      </w:r>
      <w:r w:rsidR="00717BEF">
        <w:rPr>
          <w:b/>
        </w:rPr>
        <w:t>64</w:t>
      </w:r>
      <w:r w:rsidRPr="001C3329">
        <w:rPr>
          <w:b/>
        </w:rPr>
        <w:t xml:space="preserve"> </w:t>
      </w:r>
    </w:p>
    <w:p w14:paraId="453197C8" w14:textId="77777777" w:rsidR="00D4708D" w:rsidRPr="000203E1" w:rsidRDefault="00D4708D" w:rsidP="003B211A">
      <w:pPr>
        <w:jc w:val="center"/>
        <w:rPr>
          <w:b/>
        </w:rPr>
      </w:pPr>
    </w:p>
    <w:p w14:paraId="78C89D1C" w14:textId="0DEFFAA5" w:rsidR="00D4485B" w:rsidRPr="000203E1" w:rsidRDefault="00B13D65" w:rsidP="00CC09D4">
      <w:pPr>
        <w:pStyle w:val="ListParagraph"/>
        <w:numPr>
          <w:ilvl w:val="0"/>
          <w:numId w:val="12"/>
        </w:numPr>
        <w:tabs>
          <w:tab w:val="left" w:pos="567"/>
        </w:tabs>
        <w:ind w:left="567" w:hanging="567"/>
        <w:rPr>
          <w:b/>
          <w:bCs/>
          <w:caps/>
        </w:rPr>
      </w:pPr>
      <w:r w:rsidRPr="000203E1">
        <w:rPr>
          <w:b/>
          <w:bCs/>
          <w:caps/>
        </w:rPr>
        <w:t>Bendroji dalis</w:t>
      </w:r>
    </w:p>
    <w:p w14:paraId="3DFBB154" w14:textId="77777777" w:rsidR="0012653C" w:rsidRPr="001C3329" w:rsidRDefault="0012653C" w:rsidP="0012653C">
      <w:pPr>
        <w:pStyle w:val="ListParagraph"/>
        <w:numPr>
          <w:ilvl w:val="0"/>
          <w:numId w:val="12"/>
        </w:numPr>
        <w:tabs>
          <w:tab w:val="left" w:pos="284"/>
        </w:tabs>
        <w:spacing w:line="280" w:lineRule="atLeast"/>
        <w:jc w:val="both"/>
        <w:rPr>
          <w:rFonts w:eastAsia="Arial"/>
          <w:b/>
        </w:rPr>
      </w:pPr>
    </w:p>
    <w:tbl>
      <w:tblPr>
        <w:tblStyle w:val="TableGrid"/>
        <w:tblW w:w="9493" w:type="dxa"/>
        <w:tblLook w:val="04A0" w:firstRow="1" w:lastRow="0" w:firstColumn="1" w:lastColumn="0" w:noHBand="0" w:noVBand="1"/>
      </w:tblPr>
      <w:tblGrid>
        <w:gridCol w:w="632"/>
        <w:gridCol w:w="3899"/>
        <w:gridCol w:w="4962"/>
      </w:tblGrid>
      <w:tr w:rsidR="0012653C" w:rsidRPr="001C3329" w14:paraId="02FE7DAE" w14:textId="77777777" w:rsidTr="001642DA">
        <w:trPr>
          <w:trHeight w:val="538"/>
        </w:trPr>
        <w:tc>
          <w:tcPr>
            <w:tcW w:w="632" w:type="dxa"/>
          </w:tcPr>
          <w:p w14:paraId="7BCEA872" w14:textId="77777777" w:rsidR="0012653C" w:rsidRPr="001C3329" w:rsidRDefault="0012653C" w:rsidP="001642DA">
            <w:pPr>
              <w:jc w:val="both"/>
              <w:rPr>
                <w:rFonts w:eastAsia="Arial"/>
                <w:b/>
                <w:bCs/>
              </w:rPr>
            </w:pPr>
            <w:bookmarkStart w:id="1" w:name="_Hlk187088187"/>
            <w:r w:rsidRPr="001C3329">
              <w:rPr>
                <w:rFonts w:eastAsia="Arial"/>
                <w:b/>
                <w:bCs/>
              </w:rPr>
              <w:t>1.1</w:t>
            </w:r>
          </w:p>
        </w:tc>
        <w:tc>
          <w:tcPr>
            <w:tcW w:w="3899" w:type="dxa"/>
          </w:tcPr>
          <w:p w14:paraId="422121D0" w14:textId="77777777" w:rsidR="0012653C" w:rsidRPr="001C3329" w:rsidRDefault="0012653C" w:rsidP="001642DA">
            <w:pPr>
              <w:jc w:val="both"/>
              <w:rPr>
                <w:rFonts w:eastAsia="Arial"/>
                <w:b/>
                <w:bCs/>
              </w:rPr>
            </w:pPr>
            <w:r w:rsidRPr="001C3329">
              <w:rPr>
                <w:rFonts w:eastAsia="Arial"/>
                <w:b/>
                <w:bCs/>
              </w:rPr>
              <w:t>Pareiškėjas/ pareiškėjo atstovas</w:t>
            </w:r>
          </w:p>
        </w:tc>
        <w:tc>
          <w:tcPr>
            <w:tcW w:w="4962" w:type="dxa"/>
          </w:tcPr>
          <w:p w14:paraId="0C1B00E8" w14:textId="15C2F00F" w:rsidR="0012653C" w:rsidRPr="001C3329" w:rsidRDefault="00B64D6D" w:rsidP="001642DA">
            <w:pPr>
              <w:jc w:val="both"/>
              <w:rPr>
                <w:rFonts w:eastAsia="Arial"/>
              </w:rPr>
            </w:pPr>
            <w:r w:rsidRPr="00DA5E5D">
              <w:t>UAB „Johnson &amp; Johnson”</w:t>
            </w:r>
          </w:p>
        </w:tc>
      </w:tr>
      <w:tr w:rsidR="0012653C" w:rsidRPr="001C3329" w14:paraId="2F05578A" w14:textId="77777777" w:rsidTr="001642DA">
        <w:trPr>
          <w:trHeight w:val="538"/>
        </w:trPr>
        <w:tc>
          <w:tcPr>
            <w:tcW w:w="632" w:type="dxa"/>
          </w:tcPr>
          <w:p w14:paraId="782834EE" w14:textId="77777777" w:rsidR="0012653C" w:rsidRPr="001C3329" w:rsidRDefault="0012653C" w:rsidP="001642DA">
            <w:pPr>
              <w:jc w:val="both"/>
              <w:rPr>
                <w:rFonts w:eastAsia="Arial"/>
                <w:b/>
                <w:bCs/>
              </w:rPr>
            </w:pPr>
            <w:r w:rsidRPr="001C3329">
              <w:rPr>
                <w:rFonts w:eastAsia="Arial"/>
                <w:b/>
                <w:bCs/>
              </w:rPr>
              <w:t>1.2</w:t>
            </w:r>
          </w:p>
        </w:tc>
        <w:tc>
          <w:tcPr>
            <w:tcW w:w="3899" w:type="dxa"/>
          </w:tcPr>
          <w:p w14:paraId="39837B8F" w14:textId="77777777" w:rsidR="0012653C" w:rsidRPr="001C3329" w:rsidRDefault="0012653C" w:rsidP="001642DA">
            <w:pPr>
              <w:jc w:val="both"/>
              <w:rPr>
                <w:b/>
                <w:bCs/>
                <w:lang w:eastAsia="lt-LT"/>
              </w:rPr>
            </w:pPr>
            <w:r w:rsidRPr="001C3329">
              <w:rPr>
                <w:b/>
                <w:bCs/>
                <w:lang w:eastAsia="lt-LT"/>
              </w:rPr>
              <w:t xml:space="preserve">Vaistinio preparato registracijos data </w:t>
            </w:r>
          </w:p>
          <w:p w14:paraId="0427F97D" w14:textId="77777777" w:rsidR="0012653C" w:rsidRPr="001C3329" w:rsidRDefault="0012653C" w:rsidP="001642DA">
            <w:pPr>
              <w:jc w:val="both"/>
              <w:rPr>
                <w:b/>
                <w:bCs/>
                <w:lang w:eastAsia="lt-LT"/>
              </w:rPr>
            </w:pPr>
          </w:p>
        </w:tc>
        <w:tc>
          <w:tcPr>
            <w:tcW w:w="4962" w:type="dxa"/>
          </w:tcPr>
          <w:p w14:paraId="0C9AF067" w14:textId="0F3926F0" w:rsidR="0012653C" w:rsidRPr="001C3329" w:rsidRDefault="00094EF6" w:rsidP="001642DA">
            <w:pPr>
              <w:jc w:val="both"/>
              <w:rPr>
                <w:rStyle w:val="Style2"/>
              </w:rPr>
            </w:pPr>
            <w:sdt>
              <w:sdtPr>
                <w:rPr>
                  <w:sz w:val="32"/>
                </w:rPr>
                <w:alias w:val="Nurodykite konkrečią dieną"/>
                <w:tag w:val="Nurodykite pradžios datą"/>
                <w:id w:val="1772196685"/>
                <w:placeholder>
                  <w:docPart w:val="65F4D56B2EF9465085144986D474F378"/>
                </w:placeholder>
                <w15:color w:val="FFCC99"/>
                <w:date>
                  <w:dateFormat w:val="yyyy 'm.' MMMM d 'd.'"/>
                  <w:lid w:val="lt-LT"/>
                  <w:storeMappedDataAs w:val="dateTime"/>
                  <w:calendar w:val="gregorian"/>
                </w:date>
              </w:sdtPr>
              <w:sdtEndPr>
                <w:rPr>
                  <w:sz w:val="24"/>
                </w:rPr>
              </w:sdtEndPr>
              <w:sdtContent>
                <w:r w:rsidR="0040685C" w:rsidRPr="0040685C">
                  <w:t>2016 m. gegužės 20 d.</w:t>
                </w:r>
              </w:sdtContent>
            </w:sdt>
          </w:p>
        </w:tc>
      </w:tr>
      <w:tr w:rsidR="0012653C" w:rsidRPr="001C3329" w14:paraId="2FD9EBFE" w14:textId="77777777" w:rsidTr="001642DA">
        <w:trPr>
          <w:trHeight w:val="1396"/>
        </w:trPr>
        <w:tc>
          <w:tcPr>
            <w:tcW w:w="632" w:type="dxa"/>
          </w:tcPr>
          <w:p w14:paraId="7AFC24D7" w14:textId="77777777" w:rsidR="0012653C" w:rsidRPr="001C3329" w:rsidRDefault="0012653C" w:rsidP="001642DA">
            <w:pPr>
              <w:jc w:val="both"/>
              <w:rPr>
                <w:rFonts w:eastAsia="Arial"/>
                <w:b/>
                <w:bCs/>
              </w:rPr>
            </w:pPr>
            <w:r w:rsidRPr="001C3329">
              <w:rPr>
                <w:rFonts w:eastAsia="Arial"/>
                <w:b/>
                <w:bCs/>
              </w:rPr>
              <w:t>1.3</w:t>
            </w:r>
          </w:p>
        </w:tc>
        <w:tc>
          <w:tcPr>
            <w:tcW w:w="3899" w:type="dxa"/>
          </w:tcPr>
          <w:p w14:paraId="361E58E6" w14:textId="77777777" w:rsidR="0012653C" w:rsidRPr="001C3329" w:rsidRDefault="0012653C" w:rsidP="001642DA">
            <w:pPr>
              <w:pStyle w:val="NoSpacing"/>
              <w:jc w:val="both"/>
              <w:rPr>
                <w:rFonts w:ascii="Times New Roman" w:hAnsi="Times New Roman"/>
                <w:b/>
                <w:sz w:val="24"/>
                <w:szCs w:val="24"/>
                <w:shd w:val="clear" w:color="auto" w:fill="FFFFFF"/>
              </w:rPr>
            </w:pPr>
            <w:r w:rsidRPr="001C3329">
              <w:rPr>
                <w:rFonts w:ascii="Times New Roman" w:hAnsi="Times New Roman"/>
                <w:b/>
                <w:sz w:val="24"/>
                <w:szCs w:val="24"/>
              </w:rPr>
              <w:t xml:space="preserve">Vaistinio preparato </w:t>
            </w:r>
            <w:r w:rsidRPr="001C3329">
              <w:rPr>
                <w:rFonts w:ascii="Times New Roman" w:hAnsi="Times New Roman"/>
                <w:b/>
                <w:sz w:val="24"/>
                <w:szCs w:val="24"/>
                <w:shd w:val="clear" w:color="auto" w:fill="FFFFFF"/>
              </w:rPr>
              <w:t>registracijos teisinis pagrindas</w:t>
            </w:r>
          </w:p>
          <w:p w14:paraId="45452EB8" w14:textId="77777777" w:rsidR="0012653C" w:rsidRPr="001C3329" w:rsidRDefault="0012653C" w:rsidP="001642DA">
            <w:pPr>
              <w:pStyle w:val="NoSpacing"/>
              <w:jc w:val="both"/>
              <w:rPr>
                <w:rFonts w:ascii="Times New Roman" w:hAnsi="Times New Roman"/>
                <w:b/>
                <w:bCs/>
                <w:sz w:val="24"/>
                <w:szCs w:val="24"/>
                <w:lang w:eastAsia="lt-LT"/>
              </w:rPr>
            </w:pPr>
            <w:r w:rsidRPr="001C3329">
              <w:rPr>
                <w:rFonts w:ascii="Times New Roman" w:hAnsi="Times New Roman"/>
                <w:b/>
                <w:sz w:val="24"/>
                <w:szCs w:val="24"/>
                <w:shd w:val="clear" w:color="auto" w:fill="FFFFFF"/>
              </w:rPr>
              <w:t>(</w:t>
            </w:r>
            <w:r w:rsidRPr="001C3329">
              <w:rPr>
                <w:rFonts w:ascii="Times New Roman" w:hAnsi="Times New Roman"/>
                <w:b/>
                <w:sz w:val="24"/>
                <w:szCs w:val="24"/>
              </w:rPr>
              <w:t>Direktyvos 2001/83/EB str.)</w:t>
            </w:r>
          </w:p>
        </w:tc>
        <w:tc>
          <w:tcPr>
            <w:tcW w:w="4962" w:type="dxa"/>
          </w:tcPr>
          <w:p w14:paraId="0A1E2768" w14:textId="77777777" w:rsidR="0012653C" w:rsidRPr="001C3329" w:rsidRDefault="00094EF6" w:rsidP="001642DA">
            <w:pPr>
              <w:jc w:val="both"/>
            </w:pPr>
            <w:sdt>
              <w:sdtPr>
                <w:rPr>
                  <w:rStyle w:val="Style2"/>
                </w:rPr>
                <w:id w:val="526292078"/>
                <w15:color w:val="FFCC00"/>
                <w14:checkbox>
                  <w14:checked w14:val="1"/>
                  <w14:checkedState w14:val="2612" w14:font="MS Gothic"/>
                  <w14:uncheckedState w14:val="2610" w14:font="MS Gothic"/>
                </w14:checkbox>
              </w:sdtPr>
              <w:sdtEndPr>
                <w:rPr>
                  <w:rStyle w:val="Style2"/>
                </w:rPr>
              </w:sdtEndPr>
              <w:sdtContent>
                <w:r w:rsidR="0012653C" w:rsidRPr="001C3329">
                  <w:rPr>
                    <w:rStyle w:val="Style2"/>
                    <w:rFonts w:ascii="MS Gothic" w:eastAsia="MS Gothic" w:hAnsi="MS Gothic"/>
                  </w:rPr>
                  <w:t>☒</w:t>
                </w:r>
              </w:sdtContent>
            </w:sdt>
            <w:r w:rsidR="0012653C" w:rsidRPr="001C3329">
              <w:t>8.3 str. (pilna byla, pagrįsta savais tyrimais)</w:t>
            </w:r>
          </w:p>
          <w:p w14:paraId="41DA7D19" w14:textId="77777777" w:rsidR="0012653C" w:rsidRPr="001C3329" w:rsidRDefault="00094EF6" w:rsidP="001642DA">
            <w:pPr>
              <w:jc w:val="both"/>
            </w:pPr>
            <w:sdt>
              <w:sdtPr>
                <w:rPr>
                  <w:rStyle w:val="Style2"/>
                </w:rPr>
                <w:id w:val="-1497953736"/>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10 a str. (pripažintas medicininis vartojimas)</w:t>
            </w:r>
          </w:p>
          <w:p w14:paraId="75FE0A63" w14:textId="77777777" w:rsidR="0012653C" w:rsidRPr="001C3329" w:rsidRDefault="00094EF6" w:rsidP="001642DA">
            <w:pPr>
              <w:jc w:val="both"/>
            </w:pPr>
            <w:sdt>
              <w:sdtPr>
                <w:rPr>
                  <w:rStyle w:val="Style2"/>
                </w:rPr>
                <w:id w:val="204142496"/>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10.1 str. (generinis)</w:t>
            </w:r>
          </w:p>
          <w:p w14:paraId="2DE15DCB" w14:textId="77777777" w:rsidR="0012653C" w:rsidRPr="001C3329" w:rsidRDefault="00094EF6" w:rsidP="001642DA">
            <w:pPr>
              <w:jc w:val="both"/>
            </w:pPr>
            <w:sdt>
              <w:sdtPr>
                <w:rPr>
                  <w:rStyle w:val="Style2"/>
                </w:rPr>
                <w:id w:val="820305101"/>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10.3 str. (hibridinis)</w:t>
            </w:r>
          </w:p>
          <w:p w14:paraId="39D808E4" w14:textId="77777777" w:rsidR="0012653C" w:rsidRPr="001C3329" w:rsidRDefault="00094EF6" w:rsidP="001642DA">
            <w:pPr>
              <w:rPr>
                <w:rStyle w:val="Style2"/>
              </w:rPr>
            </w:pPr>
            <w:sdt>
              <w:sdtPr>
                <w:rPr>
                  <w:rStyle w:val="Style2"/>
                </w:rPr>
                <w:id w:val="-450176040"/>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10.4 str. (panašus biologinis)</w:t>
            </w:r>
          </w:p>
        </w:tc>
      </w:tr>
      <w:tr w:rsidR="0012653C" w:rsidRPr="001C3329" w14:paraId="4D88134C" w14:textId="77777777" w:rsidTr="001642DA">
        <w:trPr>
          <w:trHeight w:val="1011"/>
        </w:trPr>
        <w:tc>
          <w:tcPr>
            <w:tcW w:w="632" w:type="dxa"/>
          </w:tcPr>
          <w:p w14:paraId="563F4EF5" w14:textId="77777777" w:rsidR="0012653C" w:rsidRPr="001C3329" w:rsidRDefault="0012653C" w:rsidP="001642DA">
            <w:pPr>
              <w:jc w:val="both"/>
              <w:rPr>
                <w:rFonts w:eastAsia="Arial"/>
                <w:b/>
                <w:bCs/>
              </w:rPr>
            </w:pPr>
            <w:r w:rsidRPr="001C3329">
              <w:rPr>
                <w:rFonts w:eastAsia="Arial"/>
                <w:b/>
              </w:rPr>
              <w:t>1.4</w:t>
            </w:r>
          </w:p>
        </w:tc>
        <w:tc>
          <w:tcPr>
            <w:tcW w:w="3899" w:type="dxa"/>
          </w:tcPr>
          <w:p w14:paraId="55C4E51E" w14:textId="77777777" w:rsidR="0012653C" w:rsidRPr="001C3329" w:rsidRDefault="0012653C" w:rsidP="001642DA">
            <w:pPr>
              <w:tabs>
                <w:tab w:val="left" w:pos="284"/>
              </w:tabs>
              <w:spacing w:line="280" w:lineRule="atLeast"/>
              <w:jc w:val="both"/>
              <w:rPr>
                <w:b/>
                <w:bCs/>
                <w:lang w:eastAsia="lt-LT"/>
              </w:rPr>
            </w:pPr>
            <w:r w:rsidRPr="001C3329">
              <w:rPr>
                <w:b/>
                <w:bCs/>
                <w:lang w:eastAsia="lt-LT"/>
              </w:rPr>
              <w:t>Ar vaistinis preparatas įrašytas į Bendrijos retųjų vaistinių preparatų registrą?</w:t>
            </w:r>
          </w:p>
        </w:tc>
        <w:tc>
          <w:tcPr>
            <w:tcW w:w="4962" w:type="dxa"/>
          </w:tcPr>
          <w:p w14:paraId="7D96A11D" w14:textId="46BAFEE0" w:rsidR="0012653C" w:rsidRPr="001C3329" w:rsidRDefault="00094EF6" w:rsidP="001642DA">
            <w:pPr>
              <w:jc w:val="both"/>
            </w:pPr>
            <w:sdt>
              <w:sdtPr>
                <w:rPr>
                  <w:rStyle w:val="Style2"/>
                </w:rPr>
                <w:id w:val="1190730465"/>
                <w15:color w:val="FFCC00"/>
                <w14:checkbox>
                  <w14:checked w14:val="1"/>
                  <w14:checkedState w14:val="2612" w14:font="MS Gothic"/>
                  <w14:uncheckedState w14:val="2610" w14:font="MS Gothic"/>
                </w14:checkbox>
              </w:sdtPr>
              <w:sdtEndPr>
                <w:rPr>
                  <w:rStyle w:val="Style2"/>
                </w:rPr>
              </w:sdtEndPr>
              <w:sdtContent>
                <w:r w:rsidR="0040685C">
                  <w:rPr>
                    <w:rStyle w:val="Style2"/>
                    <w:rFonts w:ascii="MS Gothic" w:eastAsia="MS Gothic" w:hAnsi="MS Gothic" w:hint="eastAsia"/>
                  </w:rPr>
                  <w:t>☒</w:t>
                </w:r>
              </w:sdtContent>
            </w:sdt>
            <w:r w:rsidR="0012653C" w:rsidRPr="001C3329">
              <w:t xml:space="preserve"> Taip       </w:t>
            </w:r>
            <w:r w:rsidR="0012653C" w:rsidRPr="001C3329">
              <w:rPr>
                <w:rStyle w:val="Style2"/>
              </w:rPr>
              <w:t xml:space="preserve"> </w:t>
            </w:r>
            <w:sdt>
              <w:sdtPr>
                <w:rPr>
                  <w:rStyle w:val="Style2"/>
                </w:rPr>
                <w:id w:val="-1760283509"/>
                <w15:color w:val="FFCC00"/>
                <w14:checkbox>
                  <w14:checked w14:val="0"/>
                  <w14:checkedState w14:val="2612" w14:font="MS Gothic"/>
                  <w14:uncheckedState w14:val="2610" w14:font="MS Gothic"/>
                </w14:checkbox>
              </w:sdtPr>
              <w:sdtEndPr>
                <w:rPr>
                  <w:rStyle w:val="Style2"/>
                </w:rPr>
              </w:sdtEndPr>
              <w:sdtContent>
                <w:r w:rsidR="0040685C">
                  <w:rPr>
                    <w:rStyle w:val="Style2"/>
                    <w:rFonts w:ascii="MS Gothic" w:eastAsia="MS Gothic" w:hAnsi="MS Gothic" w:hint="eastAsia"/>
                  </w:rPr>
                  <w:t>☐</w:t>
                </w:r>
              </w:sdtContent>
            </w:sdt>
            <w:r w:rsidR="0012653C" w:rsidRPr="001C3329">
              <w:t xml:space="preserve"> Ne</w:t>
            </w:r>
          </w:p>
          <w:p w14:paraId="16AFC0FC" w14:textId="4B73D744" w:rsidR="0012653C" w:rsidRPr="001C3329" w:rsidRDefault="0012653C" w:rsidP="001642DA">
            <w:pPr>
              <w:jc w:val="both"/>
            </w:pPr>
            <w:r w:rsidRPr="001C3329">
              <w:t xml:space="preserve">Data: </w:t>
            </w:r>
            <w:sdt>
              <w:sdtPr>
                <w:alias w:val="Nurodykite konkrečią dieną"/>
                <w:tag w:val="Nurodykite pradžios datą"/>
                <w:id w:val="1784158105"/>
                <w:placeholder>
                  <w:docPart w:val="C9F9030180744FE0B3D679E71F835902"/>
                </w:placeholder>
                <w15:color w:val="FFCC99"/>
                <w:date w:fullDate="2015-03-13T00:00:00Z">
                  <w:dateFormat w:val="yyyy 'm.' MMMM d 'd.'"/>
                  <w:lid w:val="lt-LT"/>
                  <w:storeMappedDataAs w:val="dateTime"/>
                  <w:calendar w:val="gregorian"/>
                </w:date>
              </w:sdtPr>
              <w:sdtEndPr/>
              <w:sdtContent>
                <w:r w:rsidR="00DA542D">
                  <w:t>13 March 2015</w:t>
                </w:r>
              </w:sdtContent>
            </w:sdt>
          </w:p>
          <w:p w14:paraId="6F8B494D" w14:textId="592D2BC5" w:rsidR="0012653C" w:rsidRPr="001C3329" w:rsidRDefault="0012653C" w:rsidP="001642DA">
            <w:pPr>
              <w:jc w:val="both"/>
              <w:rPr>
                <w:rFonts w:eastAsia="Arial"/>
              </w:rPr>
            </w:pPr>
            <w:r w:rsidRPr="001C3329">
              <w:t>Nr.</w:t>
            </w:r>
            <w:r w:rsidR="003C6ABA" w:rsidRPr="00DA5E5D">
              <w:t xml:space="preserve"> EMEA/H/C/4077</w:t>
            </w:r>
          </w:p>
        </w:tc>
      </w:tr>
      <w:tr w:rsidR="0012653C" w:rsidRPr="001C3329" w14:paraId="11AC825B" w14:textId="77777777" w:rsidTr="001642DA">
        <w:trPr>
          <w:trHeight w:val="1011"/>
        </w:trPr>
        <w:tc>
          <w:tcPr>
            <w:tcW w:w="632" w:type="dxa"/>
          </w:tcPr>
          <w:p w14:paraId="78591C0E" w14:textId="77777777" w:rsidR="0012653C" w:rsidRPr="001C3329" w:rsidRDefault="0012653C" w:rsidP="001642DA">
            <w:pPr>
              <w:jc w:val="both"/>
              <w:rPr>
                <w:rFonts w:eastAsia="Arial"/>
                <w:b/>
              </w:rPr>
            </w:pPr>
            <w:r w:rsidRPr="001C3329">
              <w:rPr>
                <w:rFonts w:eastAsia="Arial"/>
                <w:b/>
                <w:bCs/>
              </w:rPr>
              <w:t>1.5</w:t>
            </w:r>
          </w:p>
        </w:tc>
        <w:tc>
          <w:tcPr>
            <w:tcW w:w="3899" w:type="dxa"/>
          </w:tcPr>
          <w:p w14:paraId="0D962FF0" w14:textId="77777777" w:rsidR="0012653C" w:rsidRPr="001C3329" w:rsidRDefault="0012653C" w:rsidP="001642DA">
            <w:pPr>
              <w:tabs>
                <w:tab w:val="left" w:pos="284"/>
              </w:tabs>
              <w:spacing w:line="280" w:lineRule="atLeast"/>
              <w:jc w:val="both"/>
              <w:rPr>
                <w:b/>
                <w:bCs/>
                <w:lang w:eastAsia="lt-LT"/>
              </w:rPr>
            </w:pPr>
            <w:r w:rsidRPr="001C3329">
              <w:rPr>
                <w:b/>
                <w:bCs/>
                <w:lang w:eastAsia="lt-LT"/>
              </w:rPr>
              <w:t>Ar atliktas bendras klinikinis vertinimas</w:t>
            </w:r>
          </w:p>
          <w:p w14:paraId="55B9BE90" w14:textId="77777777" w:rsidR="0012653C" w:rsidRPr="001C3329" w:rsidRDefault="0012653C" w:rsidP="001642DA">
            <w:pPr>
              <w:tabs>
                <w:tab w:val="left" w:pos="284"/>
              </w:tabs>
              <w:spacing w:line="280" w:lineRule="atLeast"/>
              <w:jc w:val="both"/>
              <w:rPr>
                <w:b/>
                <w:bCs/>
                <w:lang w:eastAsia="lt-LT"/>
              </w:rPr>
            </w:pPr>
            <w:r w:rsidRPr="001C3329">
              <w:rPr>
                <w:b/>
                <w:bCs/>
                <w:lang w:eastAsia="lt-LT"/>
              </w:rPr>
              <w:t>(Europos Parlamento ir Tarybos reglamentas (ES) 2021/2282)</w:t>
            </w:r>
          </w:p>
        </w:tc>
        <w:tc>
          <w:tcPr>
            <w:tcW w:w="4962" w:type="dxa"/>
          </w:tcPr>
          <w:p w14:paraId="51D072E1" w14:textId="77777777" w:rsidR="0012653C" w:rsidRPr="001C3329" w:rsidRDefault="00094EF6" w:rsidP="001642DA">
            <w:pPr>
              <w:jc w:val="both"/>
            </w:pPr>
            <w:sdt>
              <w:sdtPr>
                <w:rPr>
                  <w:rStyle w:val="Style2"/>
                </w:rPr>
                <w:id w:val="-1171564470"/>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 xml:space="preserve"> Taip       </w:t>
            </w:r>
            <w:r w:rsidR="0012653C" w:rsidRPr="001C3329">
              <w:rPr>
                <w:rStyle w:val="Style2"/>
              </w:rPr>
              <w:t xml:space="preserve"> </w:t>
            </w:r>
            <w:sdt>
              <w:sdtPr>
                <w:rPr>
                  <w:rStyle w:val="Style2"/>
                </w:rPr>
                <w:id w:val="1448122567"/>
                <w15:color w:val="FFCC00"/>
                <w14:checkbox>
                  <w14:checked w14:val="1"/>
                  <w14:checkedState w14:val="2612" w14:font="MS Gothic"/>
                  <w14:uncheckedState w14:val="2610" w14:font="MS Gothic"/>
                </w14:checkbox>
              </w:sdtPr>
              <w:sdtEndPr>
                <w:rPr>
                  <w:rStyle w:val="Style2"/>
                </w:rPr>
              </w:sdtEndPr>
              <w:sdtContent>
                <w:r w:rsidR="0012653C" w:rsidRPr="001C3329">
                  <w:rPr>
                    <w:rStyle w:val="Style2"/>
                    <w:rFonts w:ascii="MS Gothic" w:eastAsia="MS Gothic" w:hAnsi="MS Gothic"/>
                  </w:rPr>
                  <w:t>☒</w:t>
                </w:r>
              </w:sdtContent>
            </w:sdt>
            <w:r w:rsidR="0012653C" w:rsidRPr="001C3329">
              <w:t xml:space="preserve"> Ne</w:t>
            </w:r>
          </w:p>
          <w:p w14:paraId="44D3F00A" w14:textId="77777777" w:rsidR="0012653C" w:rsidRPr="001C3329" w:rsidRDefault="0012653C" w:rsidP="001642DA">
            <w:pPr>
              <w:jc w:val="both"/>
              <w:rPr>
                <w:rStyle w:val="Style2"/>
              </w:rPr>
            </w:pPr>
            <w:r w:rsidRPr="001C3329">
              <w:t xml:space="preserve">Data: </w:t>
            </w:r>
            <w:sdt>
              <w:sdtPr>
                <w:alias w:val="Nurodykite konkrečią dieną"/>
                <w:tag w:val="Nurodykite pradžios datą"/>
                <w:id w:val="1516880001"/>
                <w:placeholder>
                  <w:docPart w:val="6C9752C6CBD84186BBCEF4F37C82054C"/>
                </w:placeholder>
                <w:showingPlcHdr/>
                <w15:color w:val="FFCC99"/>
                <w:date w:fullDate="2022-05-18T00:00:00Z">
                  <w:dateFormat w:val="yyyy 'm.' MMMM d 'd.'"/>
                  <w:lid w:val="lt-LT"/>
                  <w:storeMappedDataAs w:val="dateTime"/>
                  <w:calendar w:val="gregorian"/>
                </w:date>
              </w:sdtPr>
              <w:sdtEndPr/>
              <w:sdtContent>
                <w:r w:rsidRPr="001C3329">
                  <w:rPr>
                    <w:rStyle w:val="PlaceholderText"/>
                  </w:rPr>
                  <w:t>Click here to enter a date.</w:t>
                </w:r>
              </w:sdtContent>
            </w:sdt>
            <w:r w:rsidRPr="001C3329">
              <w:t xml:space="preserve"> </w:t>
            </w:r>
          </w:p>
        </w:tc>
      </w:tr>
      <w:tr w:rsidR="0012653C" w:rsidRPr="001C3329" w14:paraId="75AF80E1" w14:textId="77777777" w:rsidTr="001642DA">
        <w:trPr>
          <w:trHeight w:val="1278"/>
        </w:trPr>
        <w:tc>
          <w:tcPr>
            <w:tcW w:w="632" w:type="dxa"/>
          </w:tcPr>
          <w:p w14:paraId="2211A4EB" w14:textId="77777777" w:rsidR="0012653C" w:rsidRPr="001C3329" w:rsidRDefault="0012653C" w:rsidP="001642DA">
            <w:pPr>
              <w:jc w:val="both"/>
              <w:rPr>
                <w:rFonts w:eastAsia="Arial"/>
                <w:b/>
                <w:bCs/>
              </w:rPr>
            </w:pPr>
            <w:r w:rsidRPr="001C3329">
              <w:rPr>
                <w:rFonts w:eastAsia="Arial"/>
                <w:b/>
                <w:bCs/>
              </w:rPr>
              <w:t>1.6</w:t>
            </w:r>
          </w:p>
        </w:tc>
        <w:tc>
          <w:tcPr>
            <w:tcW w:w="3899" w:type="dxa"/>
          </w:tcPr>
          <w:p w14:paraId="19F08644" w14:textId="77777777" w:rsidR="0012653C" w:rsidRPr="001C3329" w:rsidRDefault="0012653C" w:rsidP="001642DA">
            <w:pPr>
              <w:jc w:val="both"/>
              <w:rPr>
                <w:b/>
                <w:bCs/>
                <w:lang w:eastAsia="lt-LT"/>
              </w:rPr>
            </w:pPr>
            <w:r w:rsidRPr="001C3329">
              <w:rPr>
                <w:b/>
                <w:bCs/>
                <w:lang w:eastAsia="lt-LT"/>
              </w:rPr>
              <w:t xml:space="preserve">Teikiama kompensuoti terapinė indikacija </w:t>
            </w:r>
          </w:p>
          <w:p w14:paraId="3B5BAFB4" w14:textId="77777777" w:rsidR="0012653C" w:rsidRPr="001C3329" w:rsidRDefault="0012653C" w:rsidP="001642DA">
            <w:pPr>
              <w:jc w:val="both"/>
              <w:rPr>
                <w:b/>
                <w:bCs/>
                <w:lang w:eastAsia="lt-LT"/>
              </w:rPr>
            </w:pPr>
          </w:p>
          <w:p w14:paraId="47704D6E" w14:textId="77777777" w:rsidR="0012653C" w:rsidRPr="001C3329" w:rsidRDefault="0012653C" w:rsidP="001642DA">
            <w:pPr>
              <w:jc w:val="both"/>
              <w:rPr>
                <w:b/>
                <w:bCs/>
                <w:lang w:eastAsia="lt-LT"/>
              </w:rPr>
            </w:pPr>
            <w:r w:rsidRPr="001C3329">
              <w:rPr>
                <w:b/>
                <w:bCs/>
                <w:lang w:eastAsia="lt-LT"/>
              </w:rPr>
              <w:t>Kodas pagal TLK-10 AM</w:t>
            </w:r>
          </w:p>
        </w:tc>
        <w:tc>
          <w:tcPr>
            <w:tcW w:w="4962" w:type="dxa"/>
          </w:tcPr>
          <w:p w14:paraId="55666C4B" w14:textId="77777777" w:rsidR="005B3DDA" w:rsidRPr="00DA5E5D" w:rsidRDefault="005B3DDA" w:rsidP="005B3DDA">
            <w:pPr>
              <w:jc w:val="both"/>
            </w:pPr>
            <w:r w:rsidRPr="00DA5E5D">
              <w:t>DARZALEX yra skirtas derinant su ciklofosfamidu, bortezomibu ir deksametazonu suaugusiųjų pacientų, kuriems naujai buvo diagnozuota sisteminė AL amiloidozė, gydymui.</w:t>
            </w:r>
          </w:p>
          <w:p w14:paraId="555564B1" w14:textId="77777777" w:rsidR="005B3DDA" w:rsidRPr="00DA5E5D" w:rsidRDefault="005B3DDA" w:rsidP="005B3DDA">
            <w:pPr>
              <w:jc w:val="both"/>
            </w:pPr>
            <w:r w:rsidRPr="00DA5E5D">
              <w:t>Ligos TLK-10-AM kodai – E85.8 ir E85.9.</w:t>
            </w:r>
          </w:p>
          <w:p w14:paraId="665F6B98" w14:textId="77777777" w:rsidR="0012653C" w:rsidRPr="001C3329" w:rsidRDefault="0012653C" w:rsidP="001642DA">
            <w:pPr>
              <w:jc w:val="both"/>
            </w:pPr>
          </w:p>
        </w:tc>
      </w:tr>
      <w:tr w:rsidR="0012653C" w:rsidRPr="001C3329" w14:paraId="0E52D2EF" w14:textId="77777777" w:rsidTr="001642DA">
        <w:trPr>
          <w:trHeight w:val="378"/>
        </w:trPr>
        <w:tc>
          <w:tcPr>
            <w:tcW w:w="632" w:type="dxa"/>
          </w:tcPr>
          <w:p w14:paraId="68F02FB2" w14:textId="77777777" w:rsidR="0012653C" w:rsidRPr="001C3329" w:rsidRDefault="0012653C" w:rsidP="001642DA">
            <w:pPr>
              <w:jc w:val="both"/>
              <w:rPr>
                <w:rFonts w:eastAsia="Arial"/>
                <w:b/>
                <w:bCs/>
              </w:rPr>
            </w:pPr>
            <w:r w:rsidRPr="001C3329">
              <w:rPr>
                <w:rFonts w:eastAsia="Arial"/>
                <w:b/>
                <w:bCs/>
              </w:rPr>
              <w:lastRenderedPageBreak/>
              <w:t>1.7</w:t>
            </w:r>
          </w:p>
        </w:tc>
        <w:tc>
          <w:tcPr>
            <w:tcW w:w="3899" w:type="dxa"/>
          </w:tcPr>
          <w:p w14:paraId="6162B886" w14:textId="77777777" w:rsidR="0012653C" w:rsidRPr="001C3329" w:rsidRDefault="0012653C" w:rsidP="001642DA">
            <w:pPr>
              <w:jc w:val="both"/>
              <w:rPr>
                <w:b/>
                <w:bCs/>
                <w:u w:val="single"/>
                <w:lang w:eastAsia="lt-LT"/>
              </w:rPr>
            </w:pPr>
            <w:r w:rsidRPr="001C3329">
              <w:rPr>
                <w:b/>
                <w:bCs/>
                <w:lang w:eastAsia="lt-LT"/>
              </w:rPr>
              <w:t xml:space="preserve">Teikiamos skyrimo sąlygos </w:t>
            </w:r>
          </w:p>
        </w:tc>
        <w:tc>
          <w:tcPr>
            <w:tcW w:w="4962" w:type="dxa"/>
          </w:tcPr>
          <w:p w14:paraId="2BC3B711" w14:textId="27FE7972" w:rsidR="00186D01" w:rsidRPr="00186D01" w:rsidRDefault="00186D01" w:rsidP="00186D01">
            <w:pPr>
              <w:jc w:val="both"/>
            </w:pPr>
            <w:r w:rsidRPr="00DA5E5D">
              <w:t>Skyrimo sąlygos - gydymas skiriamas gydytojo hematologo, teikiančio tretinio lygio asmens sveikatos priežiūros paslaugas.</w:t>
            </w:r>
          </w:p>
        </w:tc>
      </w:tr>
      <w:tr w:rsidR="0012653C" w:rsidRPr="001C3329" w14:paraId="20A9E131" w14:textId="77777777" w:rsidTr="001642DA">
        <w:trPr>
          <w:trHeight w:val="378"/>
        </w:trPr>
        <w:tc>
          <w:tcPr>
            <w:tcW w:w="632" w:type="dxa"/>
          </w:tcPr>
          <w:p w14:paraId="1A72C071" w14:textId="77777777" w:rsidR="0012653C" w:rsidRPr="001C3329" w:rsidRDefault="0012653C" w:rsidP="001642DA">
            <w:pPr>
              <w:jc w:val="both"/>
              <w:rPr>
                <w:rFonts w:eastAsia="Arial"/>
                <w:b/>
                <w:bCs/>
              </w:rPr>
            </w:pPr>
            <w:r w:rsidRPr="001C3329">
              <w:rPr>
                <w:rFonts w:eastAsia="Arial"/>
                <w:b/>
                <w:bCs/>
              </w:rPr>
              <w:t>1.8</w:t>
            </w:r>
          </w:p>
        </w:tc>
        <w:tc>
          <w:tcPr>
            <w:tcW w:w="3899" w:type="dxa"/>
          </w:tcPr>
          <w:p w14:paraId="3F4D6992" w14:textId="77777777" w:rsidR="0012653C" w:rsidRPr="001C3329" w:rsidRDefault="0012653C" w:rsidP="001642DA">
            <w:pPr>
              <w:jc w:val="both"/>
              <w:rPr>
                <w:b/>
                <w:bCs/>
                <w:lang w:eastAsia="lt-LT"/>
              </w:rPr>
            </w:pPr>
            <w:r w:rsidRPr="001C3329">
              <w:rPr>
                <w:b/>
                <w:bCs/>
                <w:lang w:eastAsia="lt-LT"/>
              </w:rPr>
              <w:t>Ekonominė analizė</w:t>
            </w:r>
          </w:p>
        </w:tc>
        <w:tc>
          <w:tcPr>
            <w:tcW w:w="4962" w:type="dxa"/>
          </w:tcPr>
          <w:p w14:paraId="17D7DA90" w14:textId="77777777" w:rsidR="0012653C" w:rsidRPr="001C3329" w:rsidRDefault="00094EF6" w:rsidP="001642DA">
            <w:pPr>
              <w:jc w:val="both"/>
            </w:pPr>
            <w:sdt>
              <w:sdtPr>
                <w:rPr>
                  <w:rStyle w:val="Style2"/>
                </w:rPr>
                <w:id w:val="356323367"/>
                <w15:color w:val="FFCC00"/>
                <w14:checkbox>
                  <w14:checked w14:val="1"/>
                  <w14:checkedState w14:val="2612" w14:font="MS Gothic"/>
                  <w14:uncheckedState w14:val="2610" w14:font="MS Gothic"/>
                </w14:checkbox>
              </w:sdtPr>
              <w:sdtEndPr>
                <w:rPr>
                  <w:rStyle w:val="Style2"/>
                </w:rPr>
              </w:sdtEndPr>
              <w:sdtContent>
                <w:r w:rsidR="0012653C" w:rsidRPr="001C3329">
                  <w:rPr>
                    <w:rStyle w:val="Style2"/>
                    <w:rFonts w:ascii="MS Gothic" w:eastAsia="MS Gothic" w:hAnsi="MS Gothic"/>
                  </w:rPr>
                  <w:t>☒</w:t>
                </w:r>
              </w:sdtContent>
            </w:sdt>
            <w:r w:rsidR="0012653C" w:rsidRPr="001C3329">
              <w:t xml:space="preserve"> Kaštų naudingumo analizė</w:t>
            </w:r>
          </w:p>
          <w:p w14:paraId="4EE87597" w14:textId="77777777" w:rsidR="0012653C" w:rsidRPr="001C3329" w:rsidRDefault="00094EF6" w:rsidP="001642DA">
            <w:pPr>
              <w:jc w:val="both"/>
            </w:pPr>
            <w:sdt>
              <w:sdtPr>
                <w:rPr>
                  <w:rStyle w:val="Style2"/>
                </w:rPr>
                <w:id w:val="-250506580"/>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 xml:space="preserve"> Kaštų mažinimo analizė</w:t>
            </w:r>
          </w:p>
          <w:p w14:paraId="46F4134C" w14:textId="77777777" w:rsidR="0012653C" w:rsidRPr="001C3329" w:rsidRDefault="00094EF6" w:rsidP="001642DA">
            <w:pPr>
              <w:jc w:val="both"/>
            </w:pPr>
            <w:sdt>
              <w:sdtPr>
                <w:rPr>
                  <w:rStyle w:val="Style2"/>
                </w:rPr>
                <w:id w:val="-1517455044"/>
                <w15:color w:val="FFCC00"/>
                <w14:checkbox>
                  <w14:checked w14:val="0"/>
                  <w14:checkedState w14:val="2612" w14:font="MS Gothic"/>
                  <w14:uncheckedState w14:val="2610" w14:font="MS Gothic"/>
                </w14:checkbox>
              </w:sdtPr>
              <w:sdtEndPr>
                <w:rPr>
                  <w:rStyle w:val="Style2"/>
                </w:rPr>
              </w:sdtEndPr>
              <w:sdtContent>
                <w:r w:rsidR="0012653C" w:rsidRPr="001C3329">
                  <w:rPr>
                    <w:rStyle w:val="Style2"/>
                    <w:rFonts w:ascii="Segoe UI Symbol" w:eastAsia="MS Gothic" w:hAnsi="Segoe UI Symbol" w:cs="Segoe UI Symbol"/>
                  </w:rPr>
                  <w:t>☐</w:t>
                </w:r>
              </w:sdtContent>
            </w:sdt>
            <w:r w:rsidR="0012653C" w:rsidRPr="001C3329">
              <w:t xml:space="preserve"> Neteikiama</w:t>
            </w:r>
          </w:p>
          <w:p w14:paraId="1C95249A" w14:textId="77777777" w:rsidR="0012653C" w:rsidRPr="001C3329" w:rsidRDefault="0012653C" w:rsidP="001642DA">
            <w:pPr>
              <w:jc w:val="both"/>
            </w:pPr>
          </w:p>
        </w:tc>
      </w:tr>
    </w:tbl>
    <w:bookmarkEnd w:id="1"/>
    <w:p w14:paraId="2EB7FD31" w14:textId="5615B363" w:rsidR="007A2B68" w:rsidRPr="000203E1" w:rsidRDefault="00DC261A" w:rsidP="00063A50">
      <w:pPr>
        <w:pStyle w:val="ListParagraph"/>
        <w:tabs>
          <w:tab w:val="left" w:pos="426"/>
        </w:tabs>
        <w:ind w:left="0"/>
        <w:jc w:val="center"/>
        <w:rPr>
          <w:b/>
          <w:bCs/>
          <w:caps/>
        </w:rPr>
      </w:pPr>
      <w:r w:rsidRPr="00DC261A">
        <w:rPr>
          <w:b/>
          <w:bCs/>
          <w:caps/>
        </w:rPr>
        <w:t>___________________</w:t>
      </w:r>
    </w:p>
    <w:p w14:paraId="73290081" w14:textId="77777777" w:rsidR="007A2B68" w:rsidRPr="000203E1" w:rsidRDefault="007A2B68">
      <w:pPr>
        <w:rPr>
          <w:b/>
          <w:bCs/>
          <w:caps/>
        </w:rPr>
      </w:pPr>
      <w:r w:rsidRPr="000203E1">
        <w:rPr>
          <w:b/>
          <w:bCs/>
          <w:caps/>
        </w:rPr>
        <w:br w:type="page"/>
      </w:r>
    </w:p>
    <w:p w14:paraId="5055E8A8" w14:textId="6589DEFC" w:rsidR="002E6F80" w:rsidRPr="000203E1" w:rsidRDefault="001E0B2D" w:rsidP="00CC09D4">
      <w:pPr>
        <w:pStyle w:val="ListParagraph"/>
        <w:numPr>
          <w:ilvl w:val="0"/>
          <w:numId w:val="12"/>
        </w:numPr>
        <w:tabs>
          <w:tab w:val="left" w:pos="567"/>
        </w:tabs>
        <w:ind w:hanging="720"/>
        <w:rPr>
          <w:b/>
          <w:bCs/>
          <w:caps/>
        </w:rPr>
      </w:pPr>
      <w:r>
        <w:rPr>
          <w:b/>
          <w:bCs/>
          <w:caps/>
        </w:rPr>
        <w:lastRenderedPageBreak/>
        <w:t xml:space="preserve">BENDRO </w:t>
      </w:r>
      <w:r w:rsidR="00CC7832" w:rsidRPr="000203E1">
        <w:rPr>
          <w:b/>
          <w:bCs/>
          <w:caps/>
        </w:rPr>
        <w:t>Klinikinio vertinimo a</w:t>
      </w:r>
      <w:r w:rsidR="00D4485B" w:rsidRPr="000203E1">
        <w:rPr>
          <w:b/>
          <w:bCs/>
          <w:caps/>
        </w:rPr>
        <w:t>pibendrinimas</w:t>
      </w:r>
    </w:p>
    <w:p w14:paraId="72C78556" w14:textId="77777777" w:rsidR="0012653C" w:rsidRPr="00081566" w:rsidRDefault="0012653C" w:rsidP="00D12869">
      <w:pPr>
        <w:tabs>
          <w:tab w:val="left" w:pos="284"/>
        </w:tabs>
        <w:rPr>
          <w:i/>
        </w:rPr>
      </w:pPr>
    </w:p>
    <w:p w14:paraId="48842C68" w14:textId="77777777" w:rsidR="00A03BE1" w:rsidRPr="00DA5E5D" w:rsidRDefault="00A03BE1" w:rsidP="00A03BE1">
      <w:pPr>
        <w:pStyle w:val="Tekstas"/>
        <w:spacing w:line="360" w:lineRule="auto"/>
        <w:ind w:firstLine="720"/>
        <w:rPr>
          <w:rStyle w:val="TekstasChar"/>
          <w:lang w:val="lt-LT"/>
        </w:rPr>
      </w:pPr>
      <w:r w:rsidRPr="00DA5E5D">
        <w:rPr>
          <w:rStyle w:val="TekstasChar"/>
          <w:lang w:val="lt-LT"/>
        </w:rPr>
        <w:t xml:space="preserve">Amiloidozė priskiriama retų plazminių ląstelių sutrikimų grupei, kuriai būdingas amiloidinių skaidulų susidarymas. Koks konkretus neteisingas baltymas susidaro, priklauso nuo amiloidozės tipo, tačiau visiems tipams būdingas bendras bruožas - ekstraląstelinė agregacija ir amiloido fibrilių kaupimasis organuose, dėl ko sutrinka organų funkcija ir tai sąlygoja ankstyvą pacientų mirtingumą. Amiloidozė gali būti klasifikuojama įvairiai: sisteminė ar lokali, pirminė ar antrinė, paveldima ar įgyta, pagal pažeistą audinį, pvz., širdies amiloidozė. Tačiau dabartinėse Tarptautinės amiloidozės draugijos (ISA) gairėse rekomenduojama amiloidozę pirmiausia klasifikuoti pagal amiloido pirmtaką, atsižvelgiant į tai, kad ši klasifikacija geriau atspindi pagrindinę ligos biologiją nei klinikinės klasifikacijos </w:t>
      </w:r>
      <w:r w:rsidRPr="00DA5E5D">
        <w:rPr>
          <w:rStyle w:val="TekstasChar"/>
          <w:lang w:val="lt-LT"/>
        </w:rPr>
        <w:fldChar w:fldCharType="begin"/>
      </w:r>
      <w:r w:rsidRPr="00DA5E5D">
        <w:rPr>
          <w:rStyle w:val="TekstasChar"/>
          <w:lang w:val="lt-LT"/>
        </w:rPr>
        <w:instrText xml:space="preserve"> ADDIN ZOTERO_ITEM CSL_CITATION {"citationID":"CSPgkIat","properties":{"formattedCitation":"(9,10)","plainCitation":"(9,10)","noteIndex":0},"citationItems":[{"id":19905,"uris":["http://zotero.org/users/5814076/items/TRCDPBYL"],"itemData":{"id":19905,"type":"article-journal","abstract":"&lt;b&gt;&lt;i&gt;Background:&lt;/i&gt;&lt;/b&gt; Amyloidosis has been a mystery for centuries, but research of the last decennia has clarified many of the secrets of this group of diseases. A protein-based classification of amyloidosis helps to understand problems that were part of the obsolete clinical classification in primary, secondary, and familial amyloidosis. All types of amyloid are secondary to some underlying precursor-producing process: each type is caused by a misfolded soluble precursor protein that becomes deposited as insoluble amyloid fibrils. &lt;b&gt;&lt;i&gt;Summary:&lt;/i&gt;&lt;/b&gt; The incidence of amyloidosis is not well documented, but probably falls between 5 and 13 per million per year. Prevalence data are scarce, but one UK study indicates about 20 per million inhabitants. Amyloidosis can be localized (amyloid deposited in the organ or tissue of precursor production) or systemic (amyloid at one or more sites distant from the site of precursor production). The major systemic types of amyloidosis are AL (associated with a light chain-producing plasma cell dyscrasia), AA (associated with longstanding inflammation), wild-type ATTR (associated with normal transthyretin and old age), and hereditary ATTR (associated with a transthyretin mutation) amyloidosis. Imaging techniques, such as cardiac ultrasound, magnetic resonance imaging, bone scintigraphy, and serum amyloid P component scintigraphy, are useful both for diagnosing amyloidosis and for assessing disease severity. Serologic markers are useful for detecting organ disease and disease monitoring during follow-up. Current treatment modalities are directed against the ongoing supply of precursor proteins and thereby aim to stop further accumulation of amyloid. Novel treatment modalities, such as interference with amyloid formation and even removal of amyloid, are being studied. A well-thought and planned monitoring during follow-up helps to assess the effect of treatment and to early detect possible progression of amyloidosis. &lt;b&gt;&lt;i&gt;Key Messages:&lt;/i&gt;&lt;/b&gt; Clinical management comprises histologic proof of amyloid, evidence of systemic deposition, reliable typing, precursor assessment, severity of organ disease, risk assessment and prognosis, choice of treatment, and planned monitoring during follow-up. &lt;b&gt;&lt;i&gt;Facts from East and West:&lt;/i&gt;&lt;/b&gt; (1) AL amyloidosis is the most prevalent type of amyloidosis accounting for 65% of the amyloidosis-diagnosed patients in the UK and for 93% of the amyloidosis-diagnosed patients in China. The predisposition of men over women to develop AL amyloidosis might be higher in China than in Western countries (2:1 vs. 1.3:1). Both in the East and West, incidence increases with age. At the time of diagnosis, edema is twice as frequent and the proportion of renal involvement is higher in Chinese compared to Western patients. (2) Melphalan followed by autologous stem cell transplantation (ASCT) is the current standard therapy but is restricted to eligible patients. The efficacy and safety of bortezomib combined with dexamethasone were proven in Western patients and recently confirmed in a Chinese cohort. Recent studies in China and the US indicate that bortezomib induction prior to ASCT increases the response rate. Thalidomide and lenalidomide have shown benefit, but toxicity and lack of clinical evidence exclude these agents from first-line therapy. The green tea extract epigallocatechin-3-gallate is under investigation as an inhibitor of AL amyloid formation and a compound that might dissolve amyloid.","container-title":"Kidney Diseases","DOI":"10.1159/000444206","ISSN":"2296-9381, 2296-9357","issue":"1","journalAbbreviation":"Kidney Dis","language":"en","page":"10-19","source":"DOI.org (Crossref)","title":"The Prevalence and Management of Systemic Amyloidosis in Western Countries","volume":"2","author":[{"family":"Nienhuis","given":"Hans L.A."},{"family":"Bijzet","given":"Johan"},{"family":"Hazenberg","given":"Bouke P.C."}],"issued":{"date-parts":[["2016"]]}}},{"id":19921,"uris":["http://zotero.org/users/5814076/items/76INNFT3"],"itemData":{"id":19921,"type":"article-journal","abstract":"The Nomenclature Committee of the International Society of Amyloidosis (ISA) met during the XVth Symposium of the Society, 3 July–7 July 2016, Uppsala, Sweden, to assess and formulate recommendations for nomenclature for amyloid fibril proteins and the clinical classification of the amyloidoses. An amyloid fibril must exhibit affinity for Congo red and with green, yellow or orange birefringence when the Congo red-stained deposits are viewed with polarized light. While congophilia and birefringence remain the gold standard for demonstration of amyloid deposits, new staining and imaging techniques are proving useful. To be included in the nomenclature list, in addition to congophilia and birefringence, the chemical identity of the protein must be unambiguously characterized by protein sequence analysis when possible. In general, it is insufficient to identify a mutation in the gene of a candidate amyloid protein without confirming the variant changes in the amyloid fibril protein. Each distinct form of amyloidosis is uniquely characterized by the chemical identity of the amyloid fibril protein that deposits in the extracellular spaces of tissues and organs and gives rise to the disease syndrome. The fibril proteins are designated as protein A followed by a suffix that is an abbreviation of the parent or precursor protein name. To date, there are 36 known extracellular fibril proteins in humans, 2 of which are iatrogenic in nature and 9 of which have also been identified in animals. Two newly recognized fibril proteins, AApoCII derived from apolipoprotein CII and AApoCIII derived from apolipoprotein CIII, have been added. AApoCII amyloidosis and AApoCIII amyloidosis are hereditary systemic amyloidoses. Intracellular protein inclusions displaying some of the properties of amyloid, ‘‘intracellular amyloid’’ have been reported. Two proteins which were previously characterized as intracellular inclusions, tau and a-synuclein, are now recognized to form extracellular deposits upon cell death and thus have been included in Table 1 as ATau and AaSyn.","container-title":"Amyloid","DOI":"10.1080/13506129.2016.1257986","ISSN":"1350-6129, 1744-2818","issue":"4","journalAbbreviation":"Amyloid","language":"en","page":"209-213","source":"DOI.org (Crossref)","title":"Amyloid fibril proteins and amyloidosis: chemical identification and clinical classification International Society of Amyloidosis 2016 Nomenclature Guidelines","title-short":"Amyloid fibril proteins and amyloidosis","volume":"23","author":[{"family":"Sipe","given":"Jean D."},{"family":"Benson","given":"Merrill D."},{"family":"Buxbaum","given":"Joel N."},{"family":"Ikeda","given":"Shu-ichi"},{"family":"Merlini","given":"Giampaolo"},{"family":"Saraiva","given":"Maria J. M."},{"family":"Westermark","given":"Per"}],"issued":{"date-parts":[["2016",10,1]]}}}],"schema":"https://github.com/citation-style-language/schema/raw/master/csl-citation.json"} </w:instrText>
      </w:r>
      <w:r w:rsidRPr="00DA5E5D">
        <w:rPr>
          <w:rStyle w:val="TekstasChar"/>
          <w:lang w:val="lt-LT"/>
        </w:rPr>
        <w:fldChar w:fldCharType="separate"/>
      </w:r>
      <w:r w:rsidRPr="00DA5E5D">
        <w:rPr>
          <w:rStyle w:val="TekstasChar"/>
          <w:lang w:val="lt-LT"/>
        </w:rPr>
        <w:fldChar w:fldCharType="end"/>
      </w:r>
      <w:r w:rsidRPr="00DA5E5D">
        <w:rPr>
          <w:rStyle w:val="TekstasChar"/>
          <w:lang w:val="lt-LT"/>
        </w:rPr>
        <w:t>.</w:t>
      </w:r>
    </w:p>
    <w:p w14:paraId="11A87943" w14:textId="77777777" w:rsidR="00A03BE1" w:rsidRPr="00DA5E5D" w:rsidRDefault="00A03BE1" w:rsidP="00A03BE1">
      <w:pPr>
        <w:pStyle w:val="Tekstas"/>
        <w:spacing w:line="360" w:lineRule="auto"/>
        <w:ind w:firstLine="720"/>
        <w:rPr>
          <w:rStyle w:val="TekstasChar"/>
          <w:lang w:val="lt-LT"/>
        </w:rPr>
      </w:pPr>
      <w:r w:rsidRPr="00DA5E5D">
        <w:rPr>
          <w:rStyle w:val="TekstasChar"/>
          <w:lang w:val="lt-LT"/>
        </w:rPr>
        <w:t>AL (lengvųjų grandinių) amiloidozė yra dažniausiai pasitaikanti ir sunkiausia amiloidozės forma (apie 60 proc. visų amiloidozės atvejų), kuriai būdingas plazminių ląstelių klonas, gaminantis nestabilias lengvąsias grandines. Jos agreguojasi, kaupiasi ir formuoja sankaupas minkštuosiuose audiniuose tiesiogiai pažeisdamos vidaus organus. Dažniausiai pažeidžiami organai yra širdis (75 proc.), inkstai (65 proc.), kepenys (15 proc.), periferiniai nervai (10 proc.), virškinimo traktas (5 proc.).</w:t>
      </w:r>
    </w:p>
    <w:p w14:paraId="0740ACE6" w14:textId="77777777" w:rsidR="00A03BE1" w:rsidRPr="00DA5E5D" w:rsidRDefault="00A03BE1" w:rsidP="00A03BE1">
      <w:pPr>
        <w:pStyle w:val="Tekstas"/>
        <w:spacing w:line="360" w:lineRule="auto"/>
        <w:ind w:firstLine="720"/>
        <w:rPr>
          <w:rStyle w:val="TekstasChar"/>
          <w:lang w:val="lt-LT"/>
        </w:rPr>
      </w:pPr>
      <w:r w:rsidRPr="00DA5E5D">
        <w:rPr>
          <w:rStyle w:val="TekstasChar"/>
          <w:lang w:val="lt-LT"/>
        </w:rPr>
        <w:t>Sergančiųjų AL amiloidoze, prognozė yra bloga: beveik 30 proc. pacientų miršta per pirmuosius metus nuo diagnozės nustatymo, o apytikris ketverių metų išgyvenamumo rodiklis siekia 54 proc.. Širdis ir inkstai yra dažniausiai pažeidžiami organai, o išgyvenamumo prognozės blogesnės pacientams, kuriems amiloidozė pažeidžia daugiau vidaus organų</w:t>
      </w:r>
      <w:r w:rsidRPr="00DA5E5D">
        <w:rPr>
          <w:rStyle w:val="TekstasChar"/>
          <w:lang w:val="lt-LT"/>
        </w:rPr>
        <w:fldChar w:fldCharType="begin"/>
      </w:r>
      <w:r w:rsidRPr="00DA5E5D">
        <w:rPr>
          <w:rStyle w:val="TekstasChar"/>
          <w:lang w:val="lt-LT"/>
        </w:rPr>
        <w:instrText xml:space="preserve"> ADDIN ZOTERO_ITEM CSL_CITATION {"citationID":"nZHO1zqs","properties":{"formattedCitation":"(16\\uc0\\u8211{}18)","plainCitation":"(16–18)","noteIndex":0},"citationItems":[{"id":19840,"uris":["http://zotero.org/users/5814076/items/F34REWGG"],"itemData":{"id":19840,"type":"article-journal","abstract":"Purpose Cardiac involvement predicts poor prognosis in light chain (AL) amyloidosis, and the current prognostic classiﬁcation is based on cardiac biomarkers troponin-T (cTnT) and N-terminal pro–B-type natriuretic peptide (NT-ProBNP). However, long-term outcome is dependent on the underlying plasma cell clone, and incorporation of clonal characteristics may allow for better risk stratiﬁcation. Patients and Methods We developed a prognostic model based on 810 patients with newly diagnosed AL amyloidosis, which was further examined in two other datasets: 303 patients undergoing stem-cell transplantation, and 103 patients enrolled onto different clinical trials.\nResults We examined the prognostic value of plasma cell–related characteristics (ie, difference between involved and uninvolved light chain [FLC-diff], marrow plasma cell percentage, circulating plasma cells, plasma cell labeling index, and </w:instrText>
      </w:r>
      <w:r w:rsidRPr="00DA5E5D">
        <w:rPr>
          <w:rStyle w:val="TekstasChar"/>
          <w:rFonts w:ascii="Segoe UI Symbol" w:hAnsi="Segoe UI Symbol" w:cs="Segoe UI Symbol"/>
          <w:lang w:val="lt-LT"/>
        </w:rPr>
        <w:instrText>␤</w:instrText>
      </w:r>
      <w:r w:rsidRPr="00DA5E5D">
        <w:rPr>
          <w:rStyle w:val="TekstasChar"/>
          <w:lang w:val="lt-LT"/>
        </w:rPr>
        <w:instrText xml:space="preserve">2 microglobulin). In a multivariate model that included these characteristics as well as cTnT and NT-ProBNP, only FLC-diff, cTnT, and NT-ProBNP were independently prognostic for overall survival (OS). Patients were assigned a score of 1 for each of FLC-diff Ն 18 mg/dL, cTnT Ն 0.025 ng/mL, and NT-ProBNP Ն 1,800 pg/mL, creating stages I to IV with scores of 0 to 3 points, respectively. The proportions of patients with stages I, II, III and IV disease were 189 (25%), 206 (27%), 186 (25%) and 177 (23%), and their median OS from diagnosis was 94.1, 40.3, 14, and 5.8 months, respectively (P Ͻ .001). This classiﬁcation system was validated in the other datasets.\nConclusion Incorporation of serum FLC-diff into the current staging system improves risk stratiﬁcation for patients with AL amyloidosis and will help develop risk-adapted therapies for AL amyloidosis.","container-title":"Journal of Clinical Oncology","DOI":"10.1200/JCO.2011.38.5724","ISSN":"0732-183X, 1527-7755","issue":"9","journalAbbreviation":"JCO","language":"en","page":"989-995","source":"DOI.org (Crossref)","title":"Revised Prognostic Staging System for Light Chain Amyloidosis Incorporating Cardiac Biomarkers and Serum Free Light Chain Measurements","volume":"30","author":[{"family":"Kumar","given":"Shaji"},{"family":"Dispenzieri","given":"Angela"},{"family":"Lacy","given":"Martha Q."},{"family":"Hayman","given":"Suzanne R."},{"family":"Buadi","given":"Francis K."},{"family":"Colby","given":"Colin"},{"family":"Laumann","given":"Kristina"},{"family":"Zeldenrust","given":"Steve R."},{"family":"Leung","given":"Nelson"},{"family":"Dingli","given":"David"},{"family":"Greipp","given":"Philip R."},{"family":"Lust","given":"John A."},{"family":"Russell","given":"Stephen J."},{"family":"Kyle","given":"Robert A."},{"family":"Rajkumar","given":"S. Vincent"},{"family":"Gertz","given":"Morie A."}],"issued":{"date-parts":[["2012",3,20]]}}},{"id":19814,"uris":["http://zotero.org/users/5814076/items/9AU9L8DM"],"itemData":{"id":19814,"type":"article-journal","abstract":"Purpose To identify the criteria for hematologic and cardiac response to treatment in immunoglobulin light chain (AL) amyloidosis based on survival analysis of a large patient population. Patients and Methods We gathered for analysis 816 patients with AL amyloidosis from seven referral centers in the European Union and the United States. A different cohort of 374 patients prospectively evaluated at the Pavia Amyloidosis Research and Treatment Center was used for validation. Data was available for all patients before and 3 and/or 6 months after initiation of ﬁrst-line therapy. The prognostic relevance of different criteria for hematologic and cardiac response was assessed.\nResults There was a strong correlation between the extent of reduction of amyloidogenic free light chains (FLCs) and improvement in survival. This allowed the identiﬁcation of four levels of response: amyloid complete response (normal FLC ratio and negative serum and urine immunoﬁxation), very good partial response (difference between involved and uninvolved FLCs [dFLC] Ͻ 40 mg/L), partial response (dFLC decrease Ͼ 50%), and no response. Cardiac involvement is the major determinant of survival, and changes in cardiac function after therapy can be reliably assessed using the cardiac biomarker N-terminal natriuretic peptide type B (NT-proBNP). Changes in FLC and NT-proBNP predicted survival as early as 3 months after treatment initiation.\nConclusion This study identiﬁes and validates new criteria for response to ﬁrst-line treatment in AL amyloidosis, based on their association with survival in large patient populations, and offers surrogate end points for clinical trials.","container-title":"Journal of Clinical Oncology","DOI":"10.1200/JCO.2011.37.7614","ISSN":"0732-183X, 1527-7755","issue":"36","journalAbbreviation":"JCO","language":"en","page":"4541-4549","source":"DOI.org (Crossref)","title":"New Criteria for Response to Treatment in Immunoglobulin Light Chain Amyloidosis Based on Free Light Chain Measurement and Cardiac Biomarkers: Impact on Survival Outcomes","title-short":"New Criteria for Response to Treatment in Immunoglobulin Light Chain Amyloidosis Based on Free Light Chain Measurement and Cardiac Biomarkers","volume":"30","author":[{"family":"Palladini","given":"Giovanni"},{"family":"Dispenzieri","given":"Angela"},{"family":"Gertz","given":"Morie A."},{"family":"Kumar","given":"Shaji"},{"family":"Wechalekar","given":"Ashutosh"},{"family":"Hawkins","given":"Philip N."},{"family":"Schönland","given":"Stefan"},{"family":"Hegenbart","given":"Ute"},{"family":"Comenzo","given":"Raymond"},{"family":"Kastritis","given":"Efstathios"},{"family":"Dimopoulos","given":"Meletios A."},{"family":"Jaccard","given":"Arnaud"},{"family":"Klersy","given":"Catherine"},{"family":"Merlini","given":"Giampaolo"}],"issued":{"date-parts":[["2012",12,20]]}}},{"id":19853,"uris":["http://zotero.org/users/5814076/items/XGQ2JP8G"],"itemData":{"id":19853,"type":"article-journal","abstract":"Disease Overview: Immunoglobulin light chain amyloidosis is a clonal, nonproliferative plasma cell disorder in which fragments of immunoglobulin light or heavy chain are deposited in tissues. Clinical features depend on organs involved but can include restrictive cardiomyopathy, nephrotic syndrome, hepatic dysfunction, peripheral/autonomic neuropathy, and “atypical multiple myeloma.” Diagnosis: Tissue biopsy stained with Congo red demonstrating amyloid deposits with applegreen birefringence is required for diagnosis. Invasive organ biopsy is not required because amyloid deposits can be found in bone marrow, salivary gland, or subcutaneous fat aspirate in 85% of patients. Verification that amyloid is composed of immunoglobulin light chains is mandatory. The gold standard is laser capture mass spectroscopy.","container-title":"American Journal of Hematology","DOI":"10.1002/ajh.25149","ISSN":"03618609","issue":"9","journalAbbreviation":"Am J Hematol","language":"en","page":"1169-1180","source":"DOI.org (Crossref)","title":"Immunoglobulin light chain amyloidosis: 2018 Update on diagnosis, prognosis, and treatment: GERTZ","title-short":"Immunoglobulin light chain amyloidosis","volume":"93","author":[{"family":"Gertz","given":"Morie A."}],"issued":{"date-parts":[["2018",9]]}}}],"schema":"https://github.com/citation-style-language/schema/raw/master/csl-citation.json"} </w:instrText>
      </w:r>
      <w:r w:rsidRPr="00DA5E5D">
        <w:rPr>
          <w:rStyle w:val="TekstasChar"/>
          <w:lang w:val="lt-LT"/>
        </w:rPr>
        <w:fldChar w:fldCharType="separate"/>
      </w:r>
      <w:r w:rsidRPr="00DA5E5D">
        <w:rPr>
          <w:rStyle w:val="TekstasChar"/>
          <w:lang w:val="lt-LT"/>
        </w:rPr>
        <w:fldChar w:fldCharType="end"/>
      </w:r>
      <w:r w:rsidRPr="00DA5E5D">
        <w:rPr>
          <w:rStyle w:val="TekstasChar"/>
          <w:lang w:val="lt-LT"/>
        </w:rPr>
        <w:t>. Pažymėtina, kad širdies nepakankamumas yra pagrindinė pacientų, sergančių AL amiloidoze mirties priežastis, o širdies pažeidimo stadija yra viena iš pagrindinių mirtingumo rizikos indikatorių. Jeigu pacientas, kuriam pažeista širdis nėra gydomas, jis miršta per 6 mėn. nuo širdies funkcijos nepakankamumo išsivystymo.</w:t>
      </w:r>
    </w:p>
    <w:p w14:paraId="5735B7D0" w14:textId="77777777" w:rsidR="00A03BE1" w:rsidRPr="00DA5E5D" w:rsidRDefault="00A03BE1" w:rsidP="00A03BE1">
      <w:pPr>
        <w:pStyle w:val="Tekstas"/>
        <w:spacing w:line="360" w:lineRule="auto"/>
        <w:ind w:firstLine="720"/>
        <w:rPr>
          <w:lang w:val="lt-LT"/>
        </w:rPr>
      </w:pPr>
      <w:r w:rsidRPr="00DA5E5D">
        <w:rPr>
          <w:lang w:val="lt-LT"/>
        </w:rPr>
        <w:t xml:space="preserve">Lietuvos populiacijoje sergamumas AL amiloidoze yra 11,09 atvejo 1 mln. gyventojų, t.y. 32 nauji atvejai kas metai. Apie 10 proc. (2 pac.) pacientų diagnozės nustatymo metu yra terminalinėje organų nepakankamumo stadijoje ir aktyvus gydymas jiems jau netaikomas. Likusiems pirmo pasirinkimo gydymas iki šiol buvo chemoterapijos schema bortezomibo pagrindu –VULSK ir LSMUL KK gydymo centrų duomenimis tokia schema gali būti paskirta 92,9 proc. pacientų (27 pac.). Retai pasitaikančiais atvejais bortezomibo skyrimą gali riboti neuropatijos. </w:t>
      </w:r>
    </w:p>
    <w:p w14:paraId="42D9929C" w14:textId="77777777" w:rsidR="00A03BE1" w:rsidRPr="002C1433" w:rsidRDefault="00A03BE1" w:rsidP="00A03BE1">
      <w:pPr>
        <w:pStyle w:val="Tekstas"/>
        <w:spacing w:line="360" w:lineRule="auto"/>
        <w:ind w:firstLine="720"/>
        <w:rPr>
          <w:rFonts w:eastAsia="Arial"/>
          <w:iCs/>
          <w:lang w:val="lt-LT"/>
        </w:rPr>
      </w:pPr>
      <w:r w:rsidRPr="002C1433">
        <w:rPr>
          <w:rFonts w:eastAsia="Arial"/>
          <w:iCs/>
          <w:lang w:val="lt-LT"/>
        </w:rPr>
        <w:t xml:space="preserve">Daratumumabas (ATC kodas - L01FC01) yra IgG1κ žmogaus monokloninis antikūnas (mAb), kuris prisijungia prie CD38 baltymo, kuris aptinkamas įvairių hematologinių piktybinių navikų ląstelių paviršiuje, įskaitant klonines plazmines ląsteles, esant dauginei mielomai ir AL amiloidozei, o taip pat kitų rūšių ląstelių paviršiuje ir audiniuose. Įrodyta, kad daratumumabas stipriai slopina vėžio ląstelių, kurios ekspresuoja CD38, augimą </w:t>
      </w:r>
      <w:r w:rsidRPr="002C1433">
        <w:rPr>
          <w:rFonts w:eastAsia="Arial"/>
          <w:i/>
          <w:iCs/>
          <w:lang w:val="lt-LT"/>
        </w:rPr>
        <w:t>in vivo</w:t>
      </w:r>
      <w:r w:rsidRPr="002C1433">
        <w:rPr>
          <w:rFonts w:eastAsia="Arial"/>
          <w:iCs/>
          <w:lang w:val="lt-LT"/>
        </w:rPr>
        <w:t>.</w:t>
      </w:r>
    </w:p>
    <w:p w14:paraId="2FDA41AA" w14:textId="77777777" w:rsidR="00A03BE1" w:rsidRPr="002C1433" w:rsidRDefault="00A03BE1" w:rsidP="00A03BE1">
      <w:pPr>
        <w:pStyle w:val="Tekstas"/>
        <w:spacing w:line="360" w:lineRule="auto"/>
        <w:ind w:firstLine="720"/>
        <w:rPr>
          <w:rFonts w:eastAsia="Arial"/>
          <w:iCs/>
          <w:lang w:val="lt-LT"/>
        </w:rPr>
      </w:pPr>
      <w:r w:rsidRPr="002C1433">
        <w:rPr>
          <w:rFonts w:eastAsia="Arial"/>
          <w:iCs/>
          <w:lang w:val="lt-LT"/>
        </w:rPr>
        <w:lastRenderedPageBreak/>
        <w:t>Lietuvoje gydymo schemos pasirinkimas grindžiamas galimybe gydymui skirti schemą proteosomų inhibitorių (bortezomibo) pagrindu. VCd režimas - bortezomibu, ciklofosfamidu ir deksametazonu. Paraiškos įrašyti vaistinį preparatą į kompensavimo sąrašus rengimo taisyklių, patvirtintų Lietuvos Respublikos sveikatos apsaugos ministro 2002 m. balandžio 5 d. įsakymu Nr. V-159 „Dėl vaistinių preparatų ir medicinos pagalbos priemonių įrašymo į kompensavimo sąrašus ir jų keitimo tvarkos aprašo patvirtinimo“ 116 - 119 punktais, bortezomibo, ciklofosfamido ir deksametazono derinys laikomas tinkamu palyginamuoju gydymu DVCd veiksmingumui įvertinti.</w:t>
      </w:r>
    </w:p>
    <w:p w14:paraId="6315EC2D" w14:textId="3AEEAF42" w:rsidR="00A03BE1" w:rsidRPr="002C1433" w:rsidRDefault="00A03BE1" w:rsidP="00A03BE1">
      <w:pPr>
        <w:pStyle w:val="Tekstas"/>
        <w:spacing w:line="360" w:lineRule="auto"/>
        <w:ind w:firstLine="720"/>
        <w:rPr>
          <w:lang w:val="lt-LT"/>
        </w:rPr>
      </w:pPr>
      <w:r w:rsidRPr="002C1433">
        <w:rPr>
          <w:iCs/>
          <w:lang w:val="lt-LT" w:eastAsia="lt-LT"/>
        </w:rPr>
        <w:t>Numatoma daratumumabo vieta gydymo schemoje kaip pradinė terapija</w:t>
      </w:r>
      <w:r w:rsidRPr="002C1433">
        <w:rPr>
          <w:lang w:val="lt-LT"/>
        </w:rPr>
        <w:t xml:space="preserve"> suaugusiųjų pacientų, kuriems naujai buvo diagnozuota sisteminė AL amiloidozė, kartu su ciklofosfamidu, bortezomibu ir deksametazonu. Tikėtina, kad šis gydymo režimas bus alternatyva taikomai VCd gydymo schema</w:t>
      </w:r>
      <w:r w:rsidR="00B36EA0">
        <w:rPr>
          <w:lang w:val="lt-LT"/>
        </w:rPr>
        <w:t>i</w:t>
      </w:r>
      <w:r w:rsidRPr="002C1433">
        <w:rPr>
          <w:lang w:val="lt-LT"/>
        </w:rPr>
        <w:t>.</w:t>
      </w:r>
    </w:p>
    <w:p w14:paraId="5B1256E2" w14:textId="77777777" w:rsidR="00A03BE1" w:rsidRDefault="00A03BE1" w:rsidP="00A03BE1">
      <w:pPr>
        <w:pStyle w:val="Tekstas"/>
        <w:spacing w:line="360" w:lineRule="auto"/>
        <w:ind w:firstLine="720"/>
        <w:rPr>
          <w:i/>
          <w:iCs/>
          <w:lang w:val="lt-LT"/>
        </w:rPr>
      </w:pPr>
      <w:r w:rsidRPr="002C1433">
        <w:rPr>
          <w:i/>
          <w:iCs/>
          <w:lang w:val="lt-LT"/>
        </w:rPr>
        <w:t>Tiesioginis palyginimas</w:t>
      </w:r>
    </w:p>
    <w:p w14:paraId="699C0274" w14:textId="77777777" w:rsidR="00A03BE1" w:rsidRDefault="00A03BE1" w:rsidP="00A03BE1">
      <w:pPr>
        <w:pStyle w:val="Tekstas"/>
        <w:spacing w:line="360" w:lineRule="auto"/>
        <w:ind w:firstLine="720"/>
        <w:rPr>
          <w:rFonts w:eastAsia="Arial"/>
          <w:bCs/>
          <w:lang w:val="lt-LT"/>
        </w:rPr>
      </w:pPr>
      <w:r w:rsidRPr="00DA5E5D">
        <w:rPr>
          <w:rFonts w:eastAsia="Arial"/>
          <w:bCs/>
          <w:lang w:val="lt-LT"/>
        </w:rPr>
        <w:t>DVCd derinio klinikinis veiksmingumas grindžiamas klinikiniu tyrimu ANDROMEDA rezultatais. Tai yra yra III fazės atsitiktinių imčių atviras daugiacentris, kuriame gydymas DVCd buvo lyginamas su VCd.</w:t>
      </w:r>
      <w:r w:rsidRPr="00CC38A8">
        <w:t xml:space="preserve"> </w:t>
      </w:r>
      <w:r w:rsidRPr="00CC38A8">
        <w:rPr>
          <w:rFonts w:eastAsia="Arial"/>
          <w:bCs/>
          <w:lang w:val="lt-LT"/>
        </w:rPr>
        <w:t>Įvertinus įtraukimo ir atmetimo kriterijus ANDROMEDA tyrime, pacientų populiacija atitinką siūlomą kompensuoti daratumumamo terapinę indikaciją. Tyrimo populiacija atitinka egzistuojančią Lietuvos pacientų populiaciją. Manoma, kad atmetimo kriterijai neturės įtakos tyrimo rezultatų pritaikomumui Lietuvos populiacijai.</w:t>
      </w:r>
    </w:p>
    <w:p w14:paraId="2116FAA1" w14:textId="2C94D923" w:rsidR="00A03BE1" w:rsidRDefault="00A03BE1" w:rsidP="00081566">
      <w:pPr>
        <w:spacing w:line="360" w:lineRule="auto"/>
        <w:ind w:firstLine="720"/>
        <w:jc w:val="both"/>
        <w:rPr>
          <w:bCs/>
          <w:iCs/>
          <w:color w:val="000000" w:themeColor="text1"/>
        </w:rPr>
      </w:pPr>
      <w:r w:rsidRPr="00DA5E5D">
        <w:rPr>
          <w:rFonts w:eastAsia="Arial"/>
          <w:b/>
          <w:bCs/>
          <w:iCs/>
        </w:rPr>
        <w:t>Visiško hematologinio atsako dažnis bendroje populiacijoje (</w:t>
      </w:r>
      <w:r w:rsidRPr="00DA5E5D">
        <w:rPr>
          <w:rFonts w:eastAsia="Arial"/>
          <w:i/>
        </w:rPr>
        <w:t>angl. Overall hematologic complete response rate</w:t>
      </w:r>
      <w:r w:rsidRPr="00DA5E5D">
        <w:rPr>
          <w:rFonts w:eastAsia="Arial"/>
          <w:b/>
          <w:bCs/>
          <w:iCs/>
        </w:rPr>
        <w:t>)</w:t>
      </w:r>
      <w:r w:rsidRPr="00DA5E5D">
        <w:rPr>
          <w:rFonts w:eastAsia="Arial"/>
          <w:iCs/>
        </w:rPr>
        <w:t>, kuris apibrėžtas kaip – remiantis AL amiloidozės konsensuso gairėmis (EHA-ISA 2022m.) – neaptinkamas monokloninis baltymas serume ir šlapime, normalus laisvųjų grandinių santykis, su išlygą - jeigu normalizuotas patologinės lengvosios grandinės lygis kitų kriterijų nebereikia.</w:t>
      </w:r>
      <w:r w:rsidRPr="00A95F4F">
        <w:rPr>
          <w:rFonts w:eastAsia="Arial"/>
          <w:iCs/>
        </w:rPr>
        <w:t xml:space="preserve"> </w:t>
      </w:r>
      <w:r w:rsidRPr="00DA5E5D">
        <w:rPr>
          <w:rFonts w:eastAsia="Arial"/>
          <w:iCs/>
        </w:rPr>
        <w:t>Visiško hematologinio atsako dažnis</w:t>
      </w:r>
      <w:r>
        <w:rPr>
          <w:rFonts w:eastAsia="Arial"/>
          <w:iCs/>
        </w:rPr>
        <w:t xml:space="preserve"> buvo įvertintas ab</w:t>
      </w:r>
      <w:r w:rsidR="00B36EA0">
        <w:rPr>
          <w:rFonts w:eastAsia="Arial"/>
          <w:iCs/>
        </w:rPr>
        <w:t>ie</w:t>
      </w:r>
      <w:r>
        <w:rPr>
          <w:rFonts w:eastAsia="Arial"/>
          <w:iCs/>
        </w:rPr>
        <w:t>jose grup</w:t>
      </w:r>
      <w:r w:rsidR="00B36EA0">
        <w:rPr>
          <w:rFonts w:eastAsia="Arial"/>
          <w:iCs/>
        </w:rPr>
        <w:t>ė</w:t>
      </w:r>
      <w:r>
        <w:rPr>
          <w:rFonts w:eastAsia="Arial"/>
          <w:iCs/>
        </w:rPr>
        <w:t>se. D</w:t>
      </w:r>
      <w:r w:rsidRPr="00DA5E5D">
        <w:rPr>
          <w:rFonts w:eastAsia="Arial"/>
          <w:iCs/>
        </w:rPr>
        <w:t xml:space="preserve">aratumumabo pridėjimas prie VCd režimo lėmė kliniškai reikšmingą ir statistiškai reikšmingą bendro visiško hematologinio atsako dažnio padidėjimą jau po </w:t>
      </w:r>
      <w:r w:rsidRPr="0010666C">
        <w:rPr>
          <w:rFonts w:eastAsia="Arial"/>
          <w:iCs/>
        </w:rPr>
        <w:t>6 gydymo m</w:t>
      </w:r>
      <w:r w:rsidRPr="00DA5E5D">
        <w:rPr>
          <w:rFonts w:eastAsia="Arial"/>
          <w:iCs/>
        </w:rPr>
        <w:t>ėnesių, palyginti su VCd gydymu: (53,3 proc. ir 18,1 proc. VCd, atitinkamai. Šansų santykis (ŠS)=5,13; 95 proc. PI: 3,22–8,16; p&lt;0,0001) (</w:t>
      </w:r>
      <w:r w:rsidRPr="0010666C">
        <w:rPr>
          <w:rFonts w:eastAsia="Arial"/>
          <w:iCs/>
        </w:rPr>
        <w:t>2 lentel</w:t>
      </w:r>
      <w:r w:rsidRPr="00DA5E5D">
        <w:rPr>
          <w:rFonts w:eastAsia="Arial"/>
          <w:iCs/>
        </w:rPr>
        <w:t xml:space="preserve">ė). Numatytas pagal statistinio plano tikslas – </w:t>
      </w:r>
      <w:r w:rsidRPr="0010666C">
        <w:rPr>
          <w:rFonts w:eastAsia="Arial"/>
          <w:iCs/>
        </w:rPr>
        <w:t>15 proc. skirtumas tarp palyginamųjų grupių DVCd derinio naudai.</w:t>
      </w:r>
      <w:r>
        <w:rPr>
          <w:rFonts w:eastAsia="Arial"/>
          <w:iCs/>
        </w:rPr>
        <w:t xml:space="preserve"> </w:t>
      </w:r>
      <w:r w:rsidRPr="00DA5E5D">
        <w:rPr>
          <w:rFonts w:eastAsia="Arial"/>
          <w:iCs/>
        </w:rPr>
        <w:t xml:space="preserve">Vertinant duomenis po 12 ir 18 mėnesių,  tikėtina, kad žymiai daugiau DVCd gydytų pacientų galėtų pasiekti visišką hematologinį atsaką, palyginus  VCd gydytais pacientais. DVCd schema gydyti pacientai turėjo žymiai daugiau šansų pasiekti labai gerą dalinį hematologinį atsaką negu VCd gydyti pacientai. </w:t>
      </w:r>
      <w:r w:rsidRPr="00DA5E5D">
        <w:rPr>
          <w:iCs/>
        </w:rPr>
        <w:t xml:space="preserve">MOD-PFS rezultatai parodė žymų hematologinio progresavimo, pagrindinių organų pablogėjimo ar mirties atidėjimą DVCd grupėje. </w:t>
      </w:r>
      <w:r>
        <w:rPr>
          <w:iCs/>
        </w:rPr>
        <w:t xml:space="preserve">Vis dėlto </w:t>
      </w:r>
      <w:r w:rsidRPr="00DA5E5D">
        <w:rPr>
          <w:iCs/>
        </w:rPr>
        <w:t>MOD-PFS rezultatai buvo patikimi ir nuoseklūs vertinant laiko perspektyvoje po 6 gydymo mėnesių.</w:t>
      </w:r>
      <w:r>
        <w:rPr>
          <w:iCs/>
        </w:rPr>
        <w:t xml:space="preserve"> </w:t>
      </w:r>
      <w:r w:rsidRPr="00DA5E5D">
        <w:t xml:space="preserve">Atsižvelgiant į Rizikos santykį, gydant daratumumabu derinyje su VCd, 56 proc. didesnė tikimybe, kad daugiau nei pusė pacientų galės išgyventi 5 metus nuo gydymo pradžios be didelio </w:t>
      </w:r>
      <w:r w:rsidRPr="00DA5E5D">
        <w:lastRenderedPageBreak/>
        <w:t>organų pažeidimo ar hematologinės progresijos</w:t>
      </w:r>
      <w:r w:rsidRPr="0010666C">
        <w:t xml:space="preserve">. </w:t>
      </w:r>
      <w:r w:rsidRPr="00DA5E5D">
        <w:rPr>
          <w:bCs/>
          <w:iCs/>
          <w:color w:val="000000" w:themeColor="text1"/>
        </w:rPr>
        <w:t xml:space="preserve">Panašius rezultatus pateikė ir nepriklausomas priežiūros komitetas. </w:t>
      </w:r>
    </w:p>
    <w:p w14:paraId="0999A7D7" w14:textId="77777777" w:rsidR="00A03BE1" w:rsidRDefault="00A03BE1" w:rsidP="00A03BE1">
      <w:pPr>
        <w:spacing w:line="360" w:lineRule="auto"/>
        <w:jc w:val="both"/>
        <w:rPr>
          <w:bCs/>
          <w:iCs/>
          <w:color w:val="000000" w:themeColor="text1"/>
        </w:rPr>
      </w:pPr>
      <w:r>
        <w:rPr>
          <w:bCs/>
          <w:iCs/>
          <w:color w:val="000000" w:themeColor="text1"/>
        </w:rPr>
        <w:t>Svarbiausios antrinės vertinamosios baigtys: MOD-PFS (</w:t>
      </w:r>
      <w:r w:rsidRPr="00DA5E5D">
        <w:rPr>
          <w:rFonts w:eastAsia="Arial"/>
          <w:iCs/>
        </w:rPr>
        <w:t>Bendras išgyvenamumas be didelio organų pažeidimo ar hematologinės progresijos</w:t>
      </w:r>
      <w:r>
        <w:rPr>
          <w:rFonts w:eastAsia="Arial"/>
          <w:iCs/>
        </w:rPr>
        <w:t>) bei bendras išgyvenamumas</w:t>
      </w:r>
      <w:r>
        <w:rPr>
          <w:bCs/>
          <w:iCs/>
          <w:color w:val="000000" w:themeColor="text1"/>
        </w:rPr>
        <w:t>.</w:t>
      </w:r>
    </w:p>
    <w:p w14:paraId="66C8A32B" w14:textId="77777777" w:rsidR="00A03BE1" w:rsidRPr="00DA5E5D" w:rsidRDefault="00A03BE1" w:rsidP="00A03BE1">
      <w:pPr>
        <w:spacing w:line="360" w:lineRule="auto"/>
        <w:ind w:firstLine="720"/>
        <w:jc w:val="both"/>
        <w:rPr>
          <w:rFonts w:eastAsia="Arial"/>
          <w:iCs/>
        </w:rPr>
      </w:pPr>
      <w:r w:rsidRPr="00DA5E5D">
        <w:rPr>
          <w:color w:val="000000" w:themeColor="text1"/>
        </w:rPr>
        <w:t xml:space="preserve">Remiantis tiek nepriklausomo peržiūros komiteto vertinimo (RS=0,58; 95 proc. PI: 0,37–0,92; p=0,0198), tiek tyrėjų vertinimo (RS=0,54; 95 proc. PI: 0,34–0,85; p=0,0063) </w:t>
      </w:r>
      <w:r w:rsidRPr="002C1433">
        <w:rPr>
          <w:b/>
          <w:bCs/>
          <w:i/>
          <w:iCs/>
          <w:color w:val="000000" w:themeColor="text1"/>
        </w:rPr>
        <w:t>MOD-PFS</w:t>
      </w:r>
      <w:r w:rsidRPr="00DA5E5D">
        <w:rPr>
          <w:color w:val="000000" w:themeColor="text1"/>
        </w:rPr>
        <w:t xml:space="preserve"> analizių rezultatais nustatyta, kad </w:t>
      </w:r>
      <w:r w:rsidRPr="00DA5E5D">
        <w:rPr>
          <w:rFonts w:eastAsia="Arial"/>
          <w:iCs/>
        </w:rPr>
        <w:t xml:space="preserve">gydant DVCd deriniu beveik dvigubai daugiau pacientų išgyvens be didelio organų pažeidimo ar hematologinės progresijos palyginus su VCd deriniu per vienodą stebėjimo laikotarpį (t.y. 18 </w:t>
      </w:r>
      <w:r w:rsidRPr="0010666C">
        <w:rPr>
          <w:rFonts w:eastAsia="Arial"/>
          <w:iCs/>
        </w:rPr>
        <w:t>m</w:t>
      </w:r>
      <w:r w:rsidRPr="00DA5E5D">
        <w:rPr>
          <w:rFonts w:eastAsia="Arial"/>
          <w:iCs/>
        </w:rPr>
        <w:t xml:space="preserve">ėn) (pav. </w:t>
      </w:r>
      <w:r w:rsidRPr="0010666C">
        <w:rPr>
          <w:rFonts w:eastAsia="Arial"/>
          <w:iCs/>
        </w:rPr>
        <w:t xml:space="preserve">4). </w:t>
      </w:r>
      <w:r>
        <w:rPr>
          <w:rFonts w:eastAsia="Arial"/>
          <w:iCs/>
        </w:rPr>
        <w:t xml:space="preserve"> </w:t>
      </w:r>
      <w:r w:rsidRPr="00DA5E5D">
        <w:rPr>
          <w:rFonts w:eastAsia="Arial"/>
          <w:iCs/>
        </w:rPr>
        <w:t>Galutinėje MOD-PFS analizėje, atliktoje po 36 mėn., DVCd derinio pranašumas išlieka: ŠS</w:t>
      </w:r>
      <w:r w:rsidRPr="0010666C">
        <w:rPr>
          <w:rFonts w:eastAsia="Arial"/>
          <w:iCs/>
        </w:rPr>
        <w:t>=</w:t>
      </w:r>
      <w:r w:rsidRPr="00DA5E5D">
        <w:rPr>
          <w:rFonts w:eastAsia="Arial"/>
          <w:iCs/>
        </w:rPr>
        <w:t xml:space="preserve"> 6,03; 95 proc. PI: 3,8–9,58; p&lt;0,0001: daugiau pacientų, gydytų DVCd deriniu, išgyveno be ligos progresavimo (MOD-PFS)</w:t>
      </w:r>
    </w:p>
    <w:p w14:paraId="40DF467E" w14:textId="77777777" w:rsidR="00A03BE1" w:rsidRDefault="00A03BE1" w:rsidP="00A03BE1">
      <w:pPr>
        <w:pStyle w:val="Caption"/>
        <w:spacing w:line="360" w:lineRule="auto"/>
        <w:ind w:firstLine="720"/>
        <w:rPr>
          <w:color w:val="auto"/>
          <w:sz w:val="24"/>
          <w:szCs w:val="24"/>
          <w:lang w:val="lt-LT"/>
        </w:rPr>
      </w:pPr>
      <w:r w:rsidRPr="00DA5E5D">
        <w:rPr>
          <w:color w:val="auto"/>
          <w:sz w:val="24"/>
          <w:szCs w:val="24"/>
          <w:lang w:val="lt-LT"/>
        </w:rPr>
        <w:t xml:space="preserve">Stebėjimo trukmės mediana buvo 61,4 mėnesio. Per laikotarpį įvyko 112 mirčių, iš kurių 46 DVCd grupėje ir 66 VCd grupėje. </w:t>
      </w:r>
      <w:r w:rsidRPr="002C1433">
        <w:rPr>
          <w:b/>
          <w:bCs w:val="0"/>
          <w:i/>
          <w:iCs/>
          <w:color w:val="auto"/>
          <w:sz w:val="24"/>
          <w:szCs w:val="24"/>
          <w:lang w:val="lt-LT"/>
        </w:rPr>
        <w:t>Bendro išgyvenamumo</w:t>
      </w:r>
      <w:r w:rsidRPr="0010666C">
        <w:rPr>
          <w:color w:val="auto"/>
          <w:sz w:val="24"/>
          <w:szCs w:val="24"/>
          <w:lang w:val="lt-LT"/>
        </w:rPr>
        <w:t xml:space="preserve"> analizė parodė, kad reikšmingai daugiau pacientų gydomų DVCd lieka gyvi palyginus su VCd per vienodą stebėjimo laikotarpį.  RS= 0,62 (95proc. PI: 0,42, 0,90). 5 metų išgyvenamumas buvo 76,1 proc. DVCd grupėje ir 64,7 proc. VCd grupėje. Šie rezultatai laikomi kliniškai reikšmingais.</w:t>
      </w:r>
    </w:p>
    <w:p w14:paraId="50A03693" w14:textId="77777777" w:rsidR="00A03BE1" w:rsidRDefault="00A03BE1" w:rsidP="00A03BE1">
      <w:pPr>
        <w:spacing w:line="360" w:lineRule="auto"/>
        <w:jc w:val="both"/>
      </w:pPr>
      <w:r>
        <w:tab/>
        <w:t>Vertinant pacientų praneštos baigtis, statistiškai reikšmingų skirtumų pastebėta nebuvo.</w:t>
      </w:r>
    </w:p>
    <w:p w14:paraId="2D5A8756" w14:textId="77777777" w:rsidR="00A03BE1" w:rsidRDefault="00A03BE1" w:rsidP="00A03BE1">
      <w:pPr>
        <w:spacing w:line="360" w:lineRule="auto"/>
        <w:ind w:firstLine="720"/>
        <w:jc w:val="both"/>
      </w:pPr>
      <w:r>
        <w:t xml:space="preserve">Nepageidaujamų reiškinių dažnių analizė neparodė naujų, nežinomų reiškinių atsiradimą. Jie žinomi ir gali būti nuspėjami taikant gydymą  DVCd deriniu šioje pacientų populiacijoje. </w:t>
      </w:r>
      <w:r w:rsidRPr="00990A84">
        <w:t>Išsamesnė informacija apie saugumo duomenis yra pateikta preparato charakteristikos santraukoje EVA puslapyje</w:t>
      </w:r>
      <w:r>
        <w:t xml:space="preserve">. </w:t>
      </w:r>
    </w:p>
    <w:p w14:paraId="0506B13B" w14:textId="77777777" w:rsidR="00A03BE1" w:rsidRDefault="00A03BE1" w:rsidP="00A03BE1">
      <w:pPr>
        <w:spacing w:line="360" w:lineRule="auto"/>
        <w:ind w:firstLine="720"/>
        <w:jc w:val="both"/>
        <w:rPr>
          <w:iCs/>
        </w:rPr>
      </w:pPr>
      <w:r>
        <w:t xml:space="preserve">Pareiškėjas papildomai pateikė </w:t>
      </w:r>
      <w:r w:rsidRPr="00DA5E5D">
        <w:rPr>
          <w:iCs/>
        </w:rPr>
        <w:t>COLUMBA tyrim</w:t>
      </w:r>
      <w:r>
        <w:rPr>
          <w:iCs/>
        </w:rPr>
        <w:t>o duomenys, kurie</w:t>
      </w:r>
      <w:r w:rsidRPr="00C7249B">
        <w:t xml:space="preserve"> </w:t>
      </w:r>
      <w:r w:rsidRPr="00C7249B">
        <w:rPr>
          <w:iCs/>
        </w:rPr>
        <w:t>kad daratumumabo poodinės injekcijos veiksmingumas nesiskiria nuo infuzijos.</w:t>
      </w:r>
      <w:r>
        <w:rPr>
          <w:iCs/>
        </w:rPr>
        <w:t xml:space="preserve"> Pažymėtina, kad ANDRPMEDA klinikiniame tyrime daratumumabas buvo suleidžiamas infuzijos būdu.</w:t>
      </w:r>
    </w:p>
    <w:p w14:paraId="6CC9E6BE" w14:textId="77777777" w:rsidR="00A03BE1" w:rsidRPr="00010967" w:rsidRDefault="00A03BE1" w:rsidP="00A03BE1">
      <w:pPr>
        <w:spacing w:line="360" w:lineRule="auto"/>
        <w:ind w:firstLine="720"/>
        <w:jc w:val="both"/>
        <w:rPr>
          <w:rStyle w:val="TekstasChar"/>
          <w:bCs/>
          <w:sz w:val="23"/>
          <w:szCs w:val="20"/>
        </w:rPr>
      </w:pPr>
      <w:r>
        <w:rPr>
          <w:iCs/>
        </w:rPr>
        <w:t xml:space="preserve">Apibendrinant klinikinio vertinimo rezultatus, daratumumabo veiksmingumas pridėjus prie </w:t>
      </w:r>
      <w:r w:rsidRPr="00DA5E5D">
        <w:t>ciklofosfamid</w:t>
      </w:r>
      <w:r>
        <w:t>o</w:t>
      </w:r>
      <w:r w:rsidRPr="00DA5E5D">
        <w:t>, bortezomib</w:t>
      </w:r>
      <w:r>
        <w:t>o</w:t>
      </w:r>
      <w:r w:rsidRPr="00DA5E5D">
        <w:t xml:space="preserve"> ir deksametazon</w:t>
      </w:r>
      <w:r>
        <w:t>o yra įrodytas kaip didesnis, palyginus su įprasta klinikine praktika Lietuvoje, kai skiriamas</w:t>
      </w:r>
      <w:r w:rsidRPr="00424262">
        <w:t xml:space="preserve"> </w:t>
      </w:r>
      <w:r w:rsidRPr="00DA5E5D">
        <w:t>suaugusi</w:t>
      </w:r>
      <w:r>
        <w:t>ems</w:t>
      </w:r>
      <w:r w:rsidRPr="00DA5E5D">
        <w:t xml:space="preserve"> pacient</w:t>
      </w:r>
      <w:r>
        <w:t>ams</w:t>
      </w:r>
      <w:r w:rsidRPr="00DA5E5D">
        <w:t>, kuriems naujai buvo diagnozuota sisteminė AL amiloidozė</w:t>
      </w:r>
      <w:r>
        <w:t>.</w:t>
      </w:r>
    </w:p>
    <w:p w14:paraId="1AA28D4D" w14:textId="77777777" w:rsidR="00D31B93" w:rsidRPr="00D31B93" w:rsidRDefault="00D31B93" w:rsidP="00D31B93">
      <w:pPr>
        <w:tabs>
          <w:tab w:val="left" w:pos="567"/>
        </w:tabs>
        <w:jc w:val="both"/>
        <w:rPr>
          <w:b/>
          <w:bCs/>
          <w:caps/>
          <w:szCs w:val="20"/>
        </w:rPr>
      </w:pPr>
    </w:p>
    <w:p w14:paraId="7DE09EB5" w14:textId="69E9DD74" w:rsidR="00E03C3F" w:rsidRDefault="00CC7832" w:rsidP="00CC09D4">
      <w:pPr>
        <w:pStyle w:val="ListParagraph"/>
        <w:numPr>
          <w:ilvl w:val="0"/>
          <w:numId w:val="12"/>
        </w:numPr>
        <w:tabs>
          <w:tab w:val="left" w:pos="567"/>
        </w:tabs>
        <w:ind w:hanging="720"/>
        <w:rPr>
          <w:b/>
          <w:bCs/>
          <w:caps/>
        </w:rPr>
      </w:pPr>
      <w:r w:rsidRPr="000203E1">
        <w:rPr>
          <w:b/>
          <w:bCs/>
          <w:caps/>
        </w:rPr>
        <w:t xml:space="preserve">ekonominio vertinimo </w:t>
      </w:r>
      <w:r w:rsidR="002F0E4F" w:rsidRPr="000203E1">
        <w:rPr>
          <w:b/>
          <w:bCs/>
          <w:caps/>
        </w:rPr>
        <w:t>apibendrinimas</w:t>
      </w:r>
    </w:p>
    <w:p w14:paraId="7E03C6F8" w14:textId="77777777" w:rsidR="00081566" w:rsidRPr="000203E1" w:rsidRDefault="00081566" w:rsidP="00081566">
      <w:pPr>
        <w:pStyle w:val="ListParagraph"/>
        <w:tabs>
          <w:tab w:val="left" w:pos="567"/>
        </w:tabs>
        <w:rPr>
          <w:b/>
          <w:bCs/>
          <w:caps/>
        </w:rPr>
      </w:pPr>
    </w:p>
    <w:p w14:paraId="4F534967" w14:textId="77777777" w:rsidR="00A11F27" w:rsidRPr="00067F0C" w:rsidRDefault="00A11F27" w:rsidP="00081566">
      <w:pPr>
        <w:spacing w:line="360" w:lineRule="auto"/>
        <w:ind w:firstLine="720"/>
        <w:jc w:val="both"/>
      </w:pPr>
      <w:r w:rsidRPr="00067F0C">
        <w:rPr>
          <w:rFonts w:eastAsia="Arial"/>
        </w:rPr>
        <w:t xml:space="preserve">Klinikinio vertinimo metu nustačius </w:t>
      </w:r>
      <w:r w:rsidRPr="00067F0C">
        <w:rPr>
          <w:rFonts w:eastAsia="Arial"/>
          <w:i/>
          <w:iCs/>
        </w:rPr>
        <w:t xml:space="preserve">didesnį </w:t>
      </w:r>
      <w:r w:rsidRPr="00067F0C">
        <w:rPr>
          <w:rFonts w:eastAsia="Arial"/>
        </w:rPr>
        <w:t>palyginamąjį veiksmingumą lyginant su įprasta klinikine praktika,</w:t>
      </w:r>
      <w:r w:rsidRPr="00067F0C">
        <w:t xml:space="preserve"> atliekamas </w:t>
      </w:r>
      <w:r w:rsidRPr="00067F0C">
        <w:rPr>
          <w:rFonts w:eastAsia="Arial"/>
          <w:bCs/>
        </w:rPr>
        <w:t xml:space="preserve">kaštų </w:t>
      </w:r>
      <w:r w:rsidRPr="00067F0C">
        <w:rPr>
          <w:rFonts w:eastAsia="Arial"/>
          <w:i/>
          <w:iCs/>
        </w:rPr>
        <w:t>naudingumo</w:t>
      </w:r>
      <w:r w:rsidRPr="00067F0C">
        <w:rPr>
          <w:rFonts w:eastAsia="Arial"/>
          <w:bCs/>
        </w:rPr>
        <w:t xml:space="preserve"> analizės vertinimas</w:t>
      </w:r>
      <w:r w:rsidRPr="00067F0C">
        <w:t>.</w:t>
      </w:r>
    </w:p>
    <w:p w14:paraId="4933E02A" w14:textId="77777777" w:rsidR="00A11F27" w:rsidRPr="00067F0C" w:rsidRDefault="00A11F27" w:rsidP="00081566">
      <w:pPr>
        <w:spacing w:line="360" w:lineRule="auto"/>
        <w:jc w:val="both"/>
      </w:pPr>
      <w:r w:rsidRPr="00067F0C">
        <w:rPr>
          <w:lang w:eastAsia="lt-LT"/>
        </w:rPr>
        <w:t xml:space="preserve">Į ekonominę analizę įtraukti pacientai atitinka kompensacijai teikiamas terapines indikacijas. </w:t>
      </w:r>
      <w:r w:rsidRPr="00067F0C">
        <w:t xml:space="preserve">Analizėje naudojamas pacientų kohorta grįstas modelis. Modelyje generuojama hipotetinė 1000 pacientų  kohorta, kurios pradinės charakteristikos atitinka kompensavimui siūlomą indikaciją, iš </w:t>
      </w:r>
      <w:r w:rsidRPr="00067F0C">
        <w:lastRenderedPageBreak/>
        <w:t xml:space="preserve">ANDROMEDA klinikinio tyrimo. Į klinikinį tyrimą įtraukti vyresni nei 18 metų pacientai, sergantys naujai diagnozuota AL amiloidoze, kuri paveikė bent 1 organą. </w:t>
      </w:r>
      <w:r w:rsidRPr="00067F0C">
        <w:rPr>
          <w:rFonts w:eastAsia="Arial"/>
          <w:bCs/>
        </w:rPr>
        <w:t xml:space="preserve">Ekonominėje analizėje pateiktas palyginamasis gydymas atitinka įprastą Lietuvos Respublikos klinikinę praktiką. Analizėje taikomas palyginimas su </w:t>
      </w:r>
      <w:r w:rsidRPr="00067F0C">
        <w:rPr>
          <w:rFonts w:eastAsia="Arial"/>
          <w:bCs/>
          <w:iCs/>
        </w:rPr>
        <w:t xml:space="preserve">VCd (bortezomibas, ciklofosfamidas, deksametazonas) terapija. </w:t>
      </w:r>
      <w:r w:rsidRPr="00067F0C">
        <w:t xml:space="preserve">Kaštai ir nauda diskontuoti pagal teisės aktuose nustatytus paraiškos rengimo taisyklių reikalavimus. Taikytas 3,5% diskontavimas. Analizė atlikta iš PSDF biudžeto perspektyvos, įtraukti tiesiogiai su sveikatos sistema susiję kaštai. Tai atitinka teisės aktuose nustatytus paraiškos rengimo taisyklių reikalavimus. </w:t>
      </w:r>
      <w:r w:rsidRPr="00067F0C">
        <w:rPr>
          <w:lang w:eastAsia="lt-LT"/>
        </w:rPr>
        <w:t xml:space="preserve">Analizėje taikoma 35 metų, viso gyvenimo, laiko perspektyva. Pasirinkta laiko perspektyva yra tinkama, atsižvelgiant į ligos eigą ir įtaką išgyvenamumui. </w:t>
      </w:r>
      <w:r w:rsidRPr="00067F0C">
        <w:t>Analizėje taikomas sprendimų medžio modeliavimo metodas kartu su Markovo modeliu. Modelyje yra 12 sveikatos būklių. AL amiloidozės pirmos eilės gydymo tikslas yra greitas ir gilus hematologinis atsakas – taip pagerinamas išgyvenamumas ir sumažinama tolimesnė organų pažaida. Sprendimų medis modelyje leidžia stratifikuoti pacientus pagal hematologinį atsaką. Markovo modelyje užfiksuojama tolimesnė pacientų ligos eiga. Modelio struktūra laikoma tinkama analizės rezultato apskaičiavimui.</w:t>
      </w:r>
    </w:p>
    <w:p w14:paraId="662B8CBD" w14:textId="05E52AD8" w:rsidR="00A11F27" w:rsidRPr="00067F0C" w:rsidRDefault="00A11F27" w:rsidP="00081566">
      <w:pPr>
        <w:pStyle w:val="Tekstaspolentele"/>
        <w:spacing w:line="360" w:lineRule="auto"/>
        <w:rPr>
          <w:sz w:val="24"/>
        </w:rPr>
      </w:pPr>
      <w:proofErr w:type="spellStart"/>
      <w:r w:rsidRPr="00067F0C">
        <w:rPr>
          <w:sz w:val="24"/>
        </w:rPr>
        <w:t>Analizėje</w:t>
      </w:r>
      <w:proofErr w:type="spellEnd"/>
      <w:r w:rsidRPr="00067F0C">
        <w:rPr>
          <w:sz w:val="24"/>
        </w:rPr>
        <w:t xml:space="preserve"> </w:t>
      </w:r>
      <w:proofErr w:type="spellStart"/>
      <w:r w:rsidRPr="00067F0C">
        <w:rPr>
          <w:sz w:val="24"/>
        </w:rPr>
        <w:t>kaip</w:t>
      </w:r>
      <w:proofErr w:type="spellEnd"/>
      <w:r w:rsidRPr="00067F0C">
        <w:rPr>
          <w:sz w:val="24"/>
        </w:rPr>
        <w:t xml:space="preserve"> </w:t>
      </w:r>
      <w:proofErr w:type="spellStart"/>
      <w:r w:rsidRPr="00067F0C">
        <w:rPr>
          <w:sz w:val="24"/>
        </w:rPr>
        <w:t>klinikinių</w:t>
      </w:r>
      <w:proofErr w:type="spellEnd"/>
      <w:r w:rsidRPr="00067F0C">
        <w:rPr>
          <w:sz w:val="24"/>
        </w:rPr>
        <w:t xml:space="preserve"> </w:t>
      </w:r>
      <w:proofErr w:type="spellStart"/>
      <w:r w:rsidRPr="00067F0C">
        <w:rPr>
          <w:sz w:val="24"/>
        </w:rPr>
        <w:t>duomenų</w:t>
      </w:r>
      <w:proofErr w:type="spellEnd"/>
      <w:r w:rsidRPr="00067F0C">
        <w:rPr>
          <w:sz w:val="24"/>
        </w:rPr>
        <w:t xml:space="preserve"> </w:t>
      </w:r>
      <w:proofErr w:type="spellStart"/>
      <w:r w:rsidRPr="00067F0C">
        <w:rPr>
          <w:sz w:val="24"/>
        </w:rPr>
        <w:t>šaltinis</w:t>
      </w:r>
      <w:proofErr w:type="spellEnd"/>
      <w:r w:rsidRPr="00067F0C">
        <w:rPr>
          <w:sz w:val="24"/>
        </w:rPr>
        <w:t xml:space="preserve"> </w:t>
      </w:r>
      <w:proofErr w:type="spellStart"/>
      <w:r w:rsidRPr="00067F0C">
        <w:rPr>
          <w:sz w:val="24"/>
        </w:rPr>
        <w:t>naudojamas</w:t>
      </w:r>
      <w:proofErr w:type="spellEnd"/>
      <w:r w:rsidRPr="00067F0C">
        <w:rPr>
          <w:sz w:val="24"/>
        </w:rPr>
        <w:t xml:space="preserve"> ANDROMEDA - 3 </w:t>
      </w:r>
      <w:proofErr w:type="spellStart"/>
      <w:r w:rsidRPr="00067F0C">
        <w:rPr>
          <w:sz w:val="24"/>
        </w:rPr>
        <w:t>fazės</w:t>
      </w:r>
      <w:proofErr w:type="spellEnd"/>
      <w:r w:rsidRPr="00067F0C">
        <w:rPr>
          <w:sz w:val="24"/>
        </w:rPr>
        <w:t xml:space="preserve">, </w:t>
      </w:r>
      <w:proofErr w:type="spellStart"/>
      <w:r w:rsidRPr="00067F0C">
        <w:rPr>
          <w:sz w:val="24"/>
        </w:rPr>
        <w:t>randomizuotas</w:t>
      </w:r>
      <w:proofErr w:type="spellEnd"/>
      <w:r w:rsidRPr="00067F0C">
        <w:rPr>
          <w:sz w:val="24"/>
        </w:rPr>
        <w:t xml:space="preserve">, </w:t>
      </w:r>
      <w:proofErr w:type="spellStart"/>
      <w:r w:rsidRPr="00067F0C">
        <w:rPr>
          <w:sz w:val="24"/>
        </w:rPr>
        <w:t>atvir</w:t>
      </w:r>
      <w:r w:rsidR="00B36EA0">
        <w:rPr>
          <w:sz w:val="24"/>
        </w:rPr>
        <w:t>as</w:t>
      </w:r>
      <w:proofErr w:type="spellEnd"/>
      <w:r w:rsidRPr="00067F0C">
        <w:rPr>
          <w:sz w:val="24"/>
        </w:rPr>
        <w:t xml:space="preserve"> </w:t>
      </w:r>
      <w:proofErr w:type="spellStart"/>
      <w:r w:rsidRPr="00067F0C">
        <w:rPr>
          <w:sz w:val="24"/>
        </w:rPr>
        <w:t>klinikinis</w:t>
      </w:r>
      <w:proofErr w:type="spellEnd"/>
      <w:r w:rsidRPr="00067F0C">
        <w:rPr>
          <w:sz w:val="24"/>
        </w:rPr>
        <w:t xml:space="preserve"> </w:t>
      </w:r>
      <w:proofErr w:type="spellStart"/>
      <w:r w:rsidRPr="00067F0C">
        <w:rPr>
          <w:sz w:val="24"/>
        </w:rPr>
        <w:t>tyrimas</w:t>
      </w:r>
      <w:proofErr w:type="spellEnd"/>
      <w:r w:rsidRPr="00067F0C">
        <w:rPr>
          <w:sz w:val="24"/>
        </w:rPr>
        <w:t xml:space="preserve">. </w:t>
      </w:r>
      <w:proofErr w:type="spellStart"/>
      <w:r w:rsidRPr="00067F0C">
        <w:rPr>
          <w:sz w:val="24"/>
        </w:rPr>
        <w:t>Šiame</w:t>
      </w:r>
      <w:proofErr w:type="spellEnd"/>
      <w:r w:rsidRPr="00067F0C">
        <w:rPr>
          <w:sz w:val="24"/>
        </w:rPr>
        <w:t xml:space="preserve"> </w:t>
      </w:r>
      <w:proofErr w:type="spellStart"/>
      <w:r w:rsidRPr="00067F0C">
        <w:rPr>
          <w:sz w:val="24"/>
        </w:rPr>
        <w:t>tyrime</w:t>
      </w:r>
      <w:proofErr w:type="spellEnd"/>
      <w:r w:rsidRPr="00067F0C">
        <w:rPr>
          <w:sz w:val="24"/>
        </w:rPr>
        <w:t xml:space="preserve"> </w:t>
      </w:r>
      <w:proofErr w:type="spellStart"/>
      <w:r w:rsidRPr="00067F0C">
        <w:rPr>
          <w:sz w:val="24"/>
        </w:rPr>
        <w:t>nagrinėjamas</w:t>
      </w:r>
      <w:proofErr w:type="spellEnd"/>
      <w:r w:rsidRPr="00067F0C">
        <w:rPr>
          <w:sz w:val="24"/>
        </w:rPr>
        <w:t xml:space="preserve"> </w:t>
      </w:r>
      <w:proofErr w:type="spellStart"/>
      <w:r w:rsidRPr="00067F0C">
        <w:rPr>
          <w:sz w:val="24"/>
        </w:rPr>
        <w:t>saugumas</w:t>
      </w:r>
      <w:proofErr w:type="spellEnd"/>
      <w:r w:rsidRPr="00067F0C">
        <w:rPr>
          <w:sz w:val="24"/>
        </w:rPr>
        <w:t xml:space="preserve"> </w:t>
      </w:r>
      <w:proofErr w:type="spellStart"/>
      <w:r w:rsidRPr="00067F0C">
        <w:rPr>
          <w:sz w:val="24"/>
        </w:rPr>
        <w:t>ir</w:t>
      </w:r>
      <w:proofErr w:type="spellEnd"/>
      <w:r w:rsidRPr="00067F0C">
        <w:rPr>
          <w:sz w:val="24"/>
        </w:rPr>
        <w:t xml:space="preserve"> </w:t>
      </w:r>
      <w:proofErr w:type="spellStart"/>
      <w:r w:rsidRPr="00067F0C">
        <w:rPr>
          <w:sz w:val="24"/>
        </w:rPr>
        <w:t>efektyvumas</w:t>
      </w:r>
      <w:proofErr w:type="spellEnd"/>
      <w:r w:rsidRPr="00067F0C">
        <w:rPr>
          <w:sz w:val="24"/>
        </w:rPr>
        <w:t xml:space="preserve"> </w:t>
      </w:r>
      <w:proofErr w:type="spellStart"/>
      <w:r w:rsidRPr="00067F0C">
        <w:rPr>
          <w:sz w:val="24"/>
        </w:rPr>
        <w:t>DVCd</w:t>
      </w:r>
      <w:proofErr w:type="spellEnd"/>
      <w:r w:rsidRPr="00067F0C">
        <w:rPr>
          <w:sz w:val="24"/>
        </w:rPr>
        <w:t xml:space="preserve"> </w:t>
      </w:r>
      <w:proofErr w:type="spellStart"/>
      <w:r w:rsidRPr="00067F0C">
        <w:rPr>
          <w:sz w:val="24"/>
        </w:rPr>
        <w:t>ir</w:t>
      </w:r>
      <w:proofErr w:type="spellEnd"/>
      <w:r w:rsidRPr="00067F0C">
        <w:rPr>
          <w:sz w:val="24"/>
        </w:rPr>
        <w:t xml:space="preserve"> </w:t>
      </w:r>
      <w:proofErr w:type="spellStart"/>
      <w:r w:rsidRPr="00067F0C">
        <w:rPr>
          <w:sz w:val="24"/>
        </w:rPr>
        <w:t>VCd</w:t>
      </w:r>
      <w:proofErr w:type="spellEnd"/>
      <w:r w:rsidRPr="00067F0C">
        <w:rPr>
          <w:sz w:val="24"/>
        </w:rPr>
        <w:t xml:space="preserve"> </w:t>
      </w:r>
      <w:proofErr w:type="spellStart"/>
      <w:r w:rsidRPr="00067F0C">
        <w:rPr>
          <w:sz w:val="24"/>
        </w:rPr>
        <w:t>terapijos</w:t>
      </w:r>
      <w:proofErr w:type="spellEnd"/>
      <w:r w:rsidRPr="00067F0C">
        <w:rPr>
          <w:sz w:val="24"/>
        </w:rPr>
        <w:t xml:space="preserve">, </w:t>
      </w:r>
      <w:proofErr w:type="spellStart"/>
      <w:r w:rsidRPr="00067F0C">
        <w:rPr>
          <w:sz w:val="24"/>
        </w:rPr>
        <w:t>pacientams</w:t>
      </w:r>
      <w:proofErr w:type="spellEnd"/>
      <w:r w:rsidRPr="00067F0C">
        <w:rPr>
          <w:sz w:val="24"/>
        </w:rPr>
        <w:t xml:space="preserve">, </w:t>
      </w:r>
      <w:proofErr w:type="spellStart"/>
      <w:r w:rsidRPr="00067F0C">
        <w:rPr>
          <w:sz w:val="24"/>
        </w:rPr>
        <w:t>sergantiems</w:t>
      </w:r>
      <w:proofErr w:type="spellEnd"/>
      <w:r w:rsidRPr="00067F0C">
        <w:rPr>
          <w:sz w:val="24"/>
        </w:rPr>
        <w:t xml:space="preserve"> AL </w:t>
      </w:r>
      <w:proofErr w:type="spellStart"/>
      <w:r w:rsidRPr="00067F0C">
        <w:rPr>
          <w:sz w:val="24"/>
        </w:rPr>
        <w:t>amiloidoze</w:t>
      </w:r>
      <w:proofErr w:type="spellEnd"/>
      <w:r w:rsidRPr="00067F0C">
        <w:rPr>
          <w:sz w:val="24"/>
        </w:rPr>
        <w:t xml:space="preserve">. ITT </w:t>
      </w:r>
      <w:proofErr w:type="spellStart"/>
      <w:r w:rsidRPr="00067F0C">
        <w:rPr>
          <w:sz w:val="24"/>
        </w:rPr>
        <w:t>populiaciją</w:t>
      </w:r>
      <w:proofErr w:type="spellEnd"/>
      <w:r w:rsidRPr="00067F0C">
        <w:rPr>
          <w:sz w:val="24"/>
        </w:rPr>
        <w:t xml:space="preserve"> </w:t>
      </w:r>
      <w:proofErr w:type="spellStart"/>
      <w:r w:rsidRPr="00067F0C">
        <w:rPr>
          <w:sz w:val="24"/>
        </w:rPr>
        <w:t>sudaro</w:t>
      </w:r>
      <w:proofErr w:type="spellEnd"/>
      <w:r w:rsidRPr="00067F0C">
        <w:rPr>
          <w:sz w:val="24"/>
        </w:rPr>
        <w:t xml:space="preserve"> 388 </w:t>
      </w:r>
      <w:proofErr w:type="spellStart"/>
      <w:r w:rsidRPr="00067F0C">
        <w:rPr>
          <w:sz w:val="24"/>
        </w:rPr>
        <w:t>pacientai</w:t>
      </w:r>
      <w:proofErr w:type="spellEnd"/>
      <w:r w:rsidRPr="00067F0C">
        <w:rPr>
          <w:sz w:val="24"/>
        </w:rPr>
        <w:t xml:space="preserve"> </w:t>
      </w:r>
      <w:proofErr w:type="spellStart"/>
      <w:r w:rsidRPr="00067F0C">
        <w:rPr>
          <w:sz w:val="24"/>
        </w:rPr>
        <w:t>iš</w:t>
      </w:r>
      <w:proofErr w:type="spellEnd"/>
      <w:r w:rsidRPr="00067F0C">
        <w:rPr>
          <w:sz w:val="24"/>
        </w:rPr>
        <w:t xml:space="preserve"> 22 </w:t>
      </w:r>
      <w:proofErr w:type="spellStart"/>
      <w:r w:rsidRPr="00067F0C">
        <w:rPr>
          <w:sz w:val="24"/>
        </w:rPr>
        <w:t>valstybių</w:t>
      </w:r>
      <w:proofErr w:type="spellEnd"/>
      <w:r w:rsidRPr="00067F0C">
        <w:rPr>
          <w:sz w:val="24"/>
        </w:rPr>
        <w:t xml:space="preserve">. </w:t>
      </w:r>
      <w:proofErr w:type="spellStart"/>
      <w:r w:rsidRPr="00067F0C">
        <w:rPr>
          <w:sz w:val="24"/>
        </w:rPr>
        <w:t>Modelio</w:t>
      </w:r>
      <w:proofErr w:type="spellEnd"/>
      <w:r w:rsidRPr="00067F0C">
        <w:rPr>
          <w:sz w:val="24"/>
        </w:rPr>
        <w:t xml:space="preserve"> </w:t>
      </w:r>
      <w:proofErr w:type="spellStart"/>
      <w:r w:rsidRPr="00067F0C">
        <w:rPr>
          <w:sz w:val="24"/>
        </w:rPr>
        <w:t>struktūrą</w:t>
      </w:r>
      <w:proofErr w:type="spellEnd"/>
      <w:r w:rsidRPr="00067F0C">
        <w:rPr>
          <w:sz w:val="24"/>
        </w:rPr>
        <w:t xml:space="preserve"> </w:t>
      </w:r>
      <w:proofErr w:type="spellStart"/>
      <w:r w:rsidRPr="00067F0C">
        <w:rPr>
          <w:sz w:val="24"/>
        </w:rPr>
        <w:t>analizėje</w:t>
      </w:r>
      <w:proofErr w:type="spellEnd"/>
      <w:r w:rsidRPr="00067F0C">
        <w:rPr>
          <w:sz w:val="24"/>
        </w:rPr>
        <w:t xml:space="preserve"> </w:t>
      </w:r>
      <w:proofErr w:type="spellStart"/>
      <w:r w:rsidRPr="00067F0C">
        <w:rPr>
          <w:sz w:val="24"/>
        </w:rPr>
        <w:t>lemia</w:t>
      </w:r>
      <w:proofErr w:type="spellEnd"/>
      <w:r w:rsidRPr="00067F0C">
        <w:rPr>
          <w:sz w:val="24"/>
        </w:rPr>
        <w:t xml:space="preserve"> </w:t>
      </w:r>
      <w:proofErr w:type="spellStart"/>
      <w:r w:rsidRPr="00067F0C">
        <w:rPr>
          <w:sz w:val="24"/>
        </w:rPr>
        <w:t>hematologinis</w:t>
      </w:r>
      <w:proofErr w:type="spellEnd"/>
      <w:r w:rsidRPr="00067F0C">
        <w:rPr>
          <w:sz w:val="24"/>
        </w:rPr>
        <w:t xml:space="preserve"> </w:t>
      </w:r>
      <w:proofErr w:type="spellStart"/>
      <w:r w:rsidRPr="00067F0C">
        <w:rPr>
          <w:sz w:val="24"/>
        </w:rPr>
        <w:t>atsakas</w:t>
      </w:r>
      <w:proofErr w:type="spellEnd"/>
      <w:r w:rsidRPr="00067F0C">
        <w:rPr>
          <w:sz w:val="24"/>
        </w:rPr>
        <w:t xml:space="preserve">. </w:t>
      </w:r>
      <w:proofErr w:type="spellStart"/>
      <w:r w:rsidRPr="00067F0C">
        <w:rPr>
          <w:sz w:val="24"/>
        </w:rPr>
        <w:t>Siekiant</w:t>
      </w:r>
      <w:proofErr w:type="spellEnd"/>
      <w:r w:rsidRPr="00067F0C">
        <w:rPr>
          <w:sz w:val="24"/>
        </w:rPr>
        <w:t xml:space="preserve"> </w:t>
      </w:r>
      <w:proofErr w:type="spellStart"/>
      <w:r w:rsidRPr="00067F0C">
        <w:rPr>
          <w:sz w:val="24"/>
        </w:rPr>
        <w:t>informuoti</w:t>
      </w:r>
      <w:proofErr w:type="spellEnd"/>
      <w:r w:rsidRPr="00067F0C">
        <w:rPr>
          <w:sz w:val="24"/>
        </w:rPr>
        <w:t xml:space="preserve"> </w:t>
      </w:r>
      <w:proofErr w:type="spellStart"/>
      <w:r w:rsidRPr="00067F0C">
        <w:rPr>
          <w:sz w:val="24"/>
        </w:rPr>
        <w:t>modelio</w:t>
      </w:r>
      <w:proofErr w:type="spellEnd"/>
      <w:r w:rsidRPr="00067F0C">
        <w:rPr>
          <w:sz w:val="24"/>
        </w:rPr>
        <w:t xml:space="preserve"> </w:t>
      </w:r>
      <w:proofErr w:type="spellStart"/>
      <w:r w:rsidRPr="00067F0C">
        <w:rPr>
          <w:sz w:val="24"/>
        </w:rPr>
        <w:t>parametrus</w:t>
      </w:r>
      <w:proofErr w:type="spellEnd"/>
      <w:r w:rsidRPr="00067F0C">
        <w:rPr>
          <w:sz w:val="24"/>
        </w:rPr>
        <w:t xml:space="preserve">, BI </w:t>
      </w:r>
      <w:proofErr w:type="spellStart"/>
      <w:r w:rsidRPr="00067F0C">
        <w:rPr>
          <w:sz w:val="24"/>
        </w:rPr>
        <w:t>kreivės</w:t>
      </w:r>
      <w:proofErr w:type="spellEnd"/>
      <w:r w:rsidRPr="00067F0C">
        <w:rPr>
          <w:sz w:val="24"/>
        </w:rPr>
        <w:t xml:space="preserve"> </w:t>
      </w:r>
      <w:proofErr w:type="spellStart"/>
      <w:r w:rsidRPr="00067F0C">
        <w:rPr>
          <w:sz w:val="24"/>
        </w:rPr>
        <w:t>analizėje</w:t>
      </w:r>
      <w:proofErr w:type="spellEnd"/>
      <w:r w:rsidRPr="00067F0C">
        <w:rPr>
          <w:sz w:val="24"/>
        </w:rPr>
        <w:t xml:space="preserve"> </w:t>
      </w:r>
      <w:proofErr w:type="spellStart"/>
      <w:r w:rsidRPr="00067F0C">
        <w:rPr>
          <w:sz w:val="24"/>
        </w:rPr>
        <w:t>yra</w:t>
      </w:r>
      <w:proofErr w:type="spellEnd"/>
      <w:r w:rsidRPr="00067F0C">
        <w:rPr>
          <w:sz w:val="24"/>
        </w:rPr>
        <w:t xml:space="preserve"> </w:t>
      </w:r>
      <w:proofErr w:type="spellStart"/>
      <w:r w:rsidRPr="00067F0C">
        <w:rPr>
          <w:sz w:val="24"/>
        </w:rPr>
        <w:t>stratifikuojamos</w:t>
      </w:r>
      <w:proofErr w:type="spellEnd"/>
      <w:r w:rsidRPr="00067F0C">
        <w:rPr>
          <w:sz w:val="24"/>
        </w:rPr>
        <w:t xml:space="preserve"> </w:t>
      </w:r>
      <w:proofErr w:type="spellStart"/>
      <w:r w:rsidRPr="00067F0C">
        <w:rPr>
          <w:sz w:val="24"/>
        </w:rPr>
        <w:t>pagal</w:t>
      </w:r>
      <w:proofErr w:type="spellEnd"/>
      <w:r w:rsidRPr="00067F0C">
        <w:rPr>
          <w:sz w:val="24"/>
        </w:rPr>
        <w:t xml:space="preserve"> </w:t>
      </w:r>
      <w:proofErr w:type="spellStart"/>
      <w:r w:rsidRPr="00067F0C">
        <w:rPr>
          <w:sz w:val="24"/>
        </w:rPr>
        <w:t>hematologinį</w:t>
      </w:r>
      <w:proofErr w:type="spellEnd"/>
      <w:r w:rsidRPr="00067F0C">
        <w:rPr>
          <w:sz w:val="24"/>
        </w:rPr>
        <w:t xml:space="preserve"> </w:t>
      </w:r>
      <w:proofErr w:type="spellStart"/>
      <w:r w:rsidRPr="00067F0C">
        <w:rPr>
          <w:sz w:val="24"/>
        </w:rPr>
        <w:t>atsaką</w:t>
      </w:r>
      <w:proofErr w:type="spellEnd"/>
      <w:r w:rsidRPr="00067F0C">
        <w:rPr>
          <w:sz w:val="24"/>
        </w:rPr>
        <w:t xml:space="preserve">. ANDROMEDA </w:t>
      </w:r>
      <w:proofErr w:type="spellStart"/>
      <w:r w:rsidRPr="00067F0C">
        <w:rPr>
          <w:sz w:val="24"/>
        </w:rPr>
        <w:t>klinikiniame</w:t>
      </w:r>
      <w:proofErr w:type="spellEnd"/>
      <w:r w:rsidRPr="00067F0C">
        <w:rPr>
          <w:sz w:val="24"/>
        </w:rPr>
        <w:t xml:space="preserve"> </w:t>
      </w:r>
      <w:proofErr w:type="spellStart"/>
      <w:r w:rsidRPr="00067F0C">
        <w:rPr>
          <w:sz w:val="24"/>
        </w:rPr>
        <w:t>tyrime</w:t>
      </w:r>
      <w:proofErr w:type="spellEnd"/>
      <w:r w:rsidRPr="00067F0C">
        <w:rPr>
          <w:sz w:val="24"/>
        </w:rPr>
        <w:t xml:space="preserve"> BI </w:t>
      </w:r>
      <w:proofErr w:type="spellStart"/>
      <w:r w:rsidRPr="00067F0C">
        <w:rPr>
          <w:sz w:val="24"/>
        </w:rPr>
        <w:t>duomenys</w:t>
      </w:r>
      <w:proofErr w:type="spellEnd"/>
      <w:r w:rsidRPr="00067F0C">
        <w:rPr>
          <w:sz w:val="24"/>
        </w:rPr>
        <w:t xml:space="preserve">, </w:t>
      </w:r>
      <w:proofErr w:type="spellStart"/>
      <w:r w:rsidRPr="00067F0C">
        <w:rPr>
          <w:sz w:val="24"/>
        </w:rPr>
        <w:t>pasak</w:t>
      </w:r>
      <w:proofErr w:type="spellEnd"/>
      <w:r w:rsidRPr="00067F0C">
        <w:rPr>
          <w:sz w:val="24"/>
        </w:rPr>
        <w:t xml:space="preserve"> </w:t>
      </w:r>
      <w:proofErr w:type="spellStart"/>
      <w:r w:rsidRPr="00067F0C">
        <w:rPr>
          <w:sz w:val="24"/>
        </w:rPr>
        <w:t>Pareiškėjo</w:t>
      </w:r>
      <w:proofErr w:type="spellEnd"/>
      <w:r w:rsidRPr="00067F0C">
        <w:rPr>
          <w:sz w:val="24"/>
        </w:rPr>
        <w:t xml:space="preserve">, </w:t>
      </w:r>
      <w:proofErr w:type="spellStart"/>
      <w:r w:rsidRPr="00067F0C">
        <w:rPr>
          <w:sz w:val="24"/>
        </w:rPr>
        <w:t>buvo</w:t>
      </w:r>
      <w:proofErr w:type="spellEnd"/>
      <w:r w:rsidRPr="00067F0C">
        <w:rPr>
          <w:sz w:val="24"/>
        </w:rPr>
        <w:t xml:space="preserve"> </w:t>
      </w:r>
      <w:proofErr w:type="spellStart"/>
      <w:r w:rsidRPr="00067F0C">
        <w:rPr>
          <w:sz w:val="24"/>
        </w:rPr>
        <w:t>riboti</w:t>
      </w:r>
      <w:proofErr w:type="spellEnd"/>
      <w:r w:rsidRPr="00067F0C">
        <w:rPr>
          <w:sz w:val="24"/>
        </w:rPr>
        <w:t xml:space="preserve">, </w:t>
      </w:r>
      <w:proofErr w:type="spellStart"/>
      <w:r w:rsidRPr="00067F0C">
        <w:rPr>
          <w:sz w:val="24"/>
        </w:rPr>
        <w:t>todėl</w:t>
      </w:r>
      <w:proofErr w:type="spellEnd"/>
      <w:r w:rsidRPr="00067F0C">
        <w:rPr>
          <w:sz w:val="24"/>
        </w:rPr>
        <w:t xml:space="preserve"> </w:t>
      </w:r>
      <w:proofErr w:type="spellStart"/>
      <w:r w:rsidRPr="00067F0C">
        <w:rPr>
          <w:sz w:val="24"/>
        </w:rPr>
        <w:t>analizėje</w:t>
      </w:r>
      <w:proofErr w:type="spellEnd"/>
      <w:r w:rsidRPr="00067F0C">
        <w:rPr>
          <w:sz w:val="24"/>
        </w:rPr>
        <w:t xml:space="preserve"> </w:t>
      </w:r>
      <w:proofErr w:type="spellStart"/>
      <w:r w:rsidRPr="00067F0C">
        <w:rPr>
          <w:sz w:val="24"/>
        </w:rPr>
        <w:t>naudojami</w:t>
      </w:r>
      <w:proofErr w:type="spellEnd"/>
      <w:r w:rsidRPr="00067F0C">
        <w:rPr>
          <w:sz w:val="24"/>
        </w:rPr>
        <w:t xml:space="preserve"> </w:t>
      </w:r>
      <w:proofErr w:type="spellStart"/>
      <w:r w:rsidRPr="00067F0C">
        <w:rPr>
          <w:sz w:val="24"/>
        </w:rPr>
        <w:t>išoriniai</w:t>
      </w:r>
      <w:proofErr w:type="spellEnd"/>
      <w:r w:rsidRPr="00067F0C">
        <w:rPr>
          <w:sz w:val="24"/>
        </w:rPr>
        <w:t xml:space="preserve"> </w:t>
      </w:r>
      <w:proofErr w:type="spellStart"/>
      <w:r w:rsidRPr="00067F0C">
        <w:rPr>
          <w:sz w:val="24"/>
        </w:rPr>
        <w:t>literatūros</w:t>
      </w:r>
      <w:proofErr w:type="spellEnd"/>
      <w:r w:rsidRPr="00067F0C">
        <w:rPr>
          <w:sz w:val="24"/>
        </w:rPr>
        <w:t xml:space="preserve"> </w:t>
      </w:r>
      <w:proofErr w:type="spellStart"/>
      <w:r w:rsidRPr="00067F0C">
        <w:rPr>
          <w:sz w:val="24"/>
        </w:rPr>
        <w:t>šaltiniai</w:t>
      </w:r>
      <w:proofErr w:type="spellEnd"/>
      <w:r w:rsidRPr="00067F0C">
        <w:rPr>
          <w:sz w:val="24"/>
        </w:rPr>
        <w:t xml:space="preserve">. </w:t>
      </w:r>
      <w:proofErr w:type="spellStart"/>
      <w:r w:rsidRPr="00067F0C">
        <w:rPr>
          <w:spacing w:val="-12"/>
          <w:sz w:val="24"/>
        </w:rPr>
        <w:t>Atliepiant</w:t>
      </w:r>
      <w:proofErr w:type="spellEnd"/>
      <w:r w:rsidRPr="00067F0C">
        <w:rPr>
          <w:spacing w:val="-12"/>
          <w:sz w:val="24"/>
        </w:rPr>
        <w:t xml:space="preserve"> </w:t>
      </w:r>
      <w:proofErr w:type="spellStart"/>
      <w:r w:rsidRPr="00067F0C">
        <w:rPr>
          <w:spacing w:val="-12"/>
          <w:sz w:val="24"/>
        </w:rPr>
        <w:t>modelio</w:t>
      </w:r>
      <w:proofErr w:type="spellEnd"/>
      <w:r w:rsidRPr="00067F0C">
        <w:rPr>
          <w:spacing w:val="-12"/>
          <w:sz w:val="24"/>
        </w:rPr>
        <w:t xml:space="preserve"> </w:t>
      </w:r>
      <w:proofErr w:type="spellStart"/>
      <w:r w:rsidRPr="00067F0C">
        <w:rPr>
          <w:spacing w:val="-12"/>
          <w:sz w:val="24"/>
        </w:rPr>
        <w:t>struktūrą</w:t>
      </w:r>
      <w:proofErr w:type="spellEnd"/>
      <w:r w:rsidRPr="00067F0C">
        <w:rPr>
          <w:spacing w:val="-12"/>
          <w:sz w:val="24"/>
        </w:rPr>
        <w:t xml:space="preserve">, </w:t>
      </w:r>
      <w:proofErr w:type="spellStart"/>
      <w:r w:rsidRPr="00067F0C">
        <w:rPr>
          <w:spacing w:val="-12"/>
          <w:sz w:val="24"/>
        </w:rPr>
        <w:t>pagal</w:t>
      </w:r>
      <w:proofErr w:type="spellEnd"/>
      <w:r w:rsidRPr="00067F0C">
        <w:rPr>
          <w:spacing w:val="-12"/>
          <w:sz w:val="24"/>
        </w:rPr>
        <w:t xml:space="preserve"> </w:t>
      </w:r>
      <w:proofErr w:type="spellStart"/>
      <w:r w:rsidRPr="00067F0C">
        <w:rPr>
          <w:spacing w:val="-12"/>
          <w:sz w:val="24"/>
        </w:rPr>
        <w:t>kurią</w:t>
      </w:r>
      <w:proofErr w:type="spellEnd"/>
      <w:r w:rsidRPr="00067F0C">
        <w:rPr>
          <w:spacing w:val="-12"/>
          <w:sz w:val="24"/>
        </w:rPr>
        <w:t xml:space="preserve"> </w:t>
      </w:r>
      <w:proofErr w:type="spellStart"/>
      <w:r w:rsidRPr="00067F0C">
        <w:rPr>
          <w:spacing w:val="-12"/>
          <w:sz w:val="24"/>
        </w:rPr>
        <w:t>pacientai</w:t>
      </w:r>
      <w:proofErr w:type="spellEnd"/>
      <w:r w:rsidRPr="00067F0C">
        <w:rPr>
          <w:spacing w:val="-12"/>
          <w:sz w:val="24"/>
        </w:rPr>
        <w:t xml:space="preserve"> </w:t>
      </w:r>
      <w:proofErr w:type="spellStart"/>
      <w:r w:rsidRPr="00067F0C">
        <w:rPr>
          <w:spacing w:val="-12"/>
          <w:sz w:val="24"/>
        </w:rPr>
        <w:t>yra</w:t>
      </w:r>
      <w:proofErr w:type="spellEnd"/>
      <w:r w:rsidRPr="00067F0C">
        <w:rPr>
          <w:spacing w:val="-12"/>
          <w:sz w:val="24"/>
        </w:rPr>
        <w:t xml:space="preserve"> </w:t>
      </w:r>
      <w:proofErr w:type="spellStart"/>
      <w:r w:rsidRPr="00067F0C">
        <w:rPr>
          <w:spacing w:val="-12"/>
          <w:sz w:val="24"/>
        </w:rPr>
        <w:t>stratifikuojami</w:t>
      </w:r>
      <w:proofErr w:type="spellEnd"/>
      <w:r w:rsidRPr="00067F0C">
        <w:rPr>
          <w:spacing w:val="-12"/>
          <w:sz w:val="24"/>
        </w:rPr>
        <w:t xml:space="preserve"> po 6 </w:t>
      </w:r>
      <w:proofErr w:type="spellStart"/>
      <w:r w:rsidRPr="00067F0C">
        <w:rPr>
          <w:spacing w:val="-12"/>
          <w:sz w:val="24"/>
        </w:rPr>
        <w:t>mėn</w:t>
      </w:r>
      <w:proofErr w:type="spellEnd"/>
      <w:r w:rsidRPr="00067F0C">
        <w:rPr>
          <w:spacing w:val="-12"/>
          <w:sz w:val="24"/>
        </w:rPr>
        <w:t xml:space="preserve"> </w:t>
      </w:r>
      <w:proofErr w:type="spellStart"/>
      <w:r w:rsidRPr="00067F0C">
        <w:rPr>
          <w:spacing w:val="-12"/>
          <w:sz w:val="24"/>
        </w:rPr>
        <w:t>nuo</w:t>
      </w:r>
      <w:proofErr w:type="spellEnd"/>
      <w:r w:rsidRPr="00067F0C">
        <w:rPr>
          <w:spacing w:val="-12"/>
          <w:sz w:val="24"/>
        </w:rPr>
        <w:t xml:space="preserve"> </w:t>
      </w:r>
      <w:proofErr w:type="spellStart"/>
      <w:r w:rsidRPr="00067F0C">
        <w:rPr>
          <w:spacing w:val="-12"/>
          <w:sz w:val="24"/>
        </w:rPr>
        <w:t>modelio</w:t>
      </w:r>
      <w:proofErr w:type="spellEnd"/>
      <w:r w:rsidRPr="00067F0C">
        <w:rPr>
          <w:spacing w:val="-12"/>
          <w:sz w:val="24"/>
        </w:rPr>
        <w:t xml:space="preserve"> </w:t>
      </w:r>
      <w:proofErr w:type="spellStart"/>
      <w:r w:rsidRPr="00067F0C">
        <w:rPr>
          <w:spacing w:val="-12"/>
          <w:sz w:val="24"/>
        </w:rPr>
        <w:t>pradžios</w:t>
      </w:r>
      <w:proofErr w:type="spellEnd"/>
      <w:r w:rsidRPr="00067F0C">
        <w:rPr>
          <w:spacing w:val="-12"/>
          <w:sz w:val="24"/>
        </w:rPr>
        <w:t xml:space="preserve">, </w:t>
      </w:r>
      <w:proofErr w:type="spellStart"/>
      <w:r w:rsidRPr="00067F0C">
        <w:rPr>
          <w:spacing w:val="-12"/>
          <w:sz w:val="24"/>
        </w:rPr>
        <w:t>Pareiškėjas</w:t>
      </w:r>
      <w:proofErr w:type="spellEnd"/>
      <w:r w:rsidRPr="00067F0C">
        <w:rPr>
          <w:spacing w:val="-12"/>
          <w:sz w:val="24"/>
        </w:rPr>
        <w:t xml:space="preserve"> </w:t>
      </w:r>
      <w:proofErr w:type="spellStart"/>
      <w:r w:rsidRPr="00067F0C">
        <w:rPr>
          <w:spacing w:val="-12"/>
          <w:sz w:val="24"/>
        </w:rPr>
        <w:t>aprašo</w:t>
      </w:r>
      <w:proofErr w:type="spellEnd"/>
      <w:r w:rsidRPr="00067F0C">
        <w:rPr>
          <w:spacing w:val="-12"/>
          <w:sz w:val="24"/>
        </w:rPr>
        <w:t xml:space="preserve"> Palladini et al., 2012 </w:t>
      </w:r>
      <w:proofErr w:type="spellStart"/>
      <w:r w:rsidRPr="00067F0C">
        <w:rPr>
          <w:spacing w:val="-12"/>
          <w:sz w:val="24"/>
        </w:rPr>
        <w:t>šaltinį</w:t>
      </w:r>
      <w:proofErr w:type="spellEnd"/>
      <w:r w:rsidRPr="00067F0C">
        <w:rPr>
          <w:spacing w:val="-12"/>
          <w:sz w:val="24"/>
        </w:rPr>
        <w:t xml:space="preserve">. </w:t>
      </w:r>
      <w:r w:rsidRPr="00067F0C">
        <w:rPr>
          <w:sz w:val="24"/>
        </w:rPr>
        <w:t xml:space="preserve">Tai </w:t>
      </w:r>
      <w:proofErr w:type="spellStart"/>
      <w:r w:rsidRPr="00067F0C">
        <w:rPr>
          <w:sz w:val="24"/>
        </w:rPr>
        <w:t>retrospektyvus</w:t>
      </w:r>
      <w:proofErr w:type="spellEnd"/>
      <w:r w:rsidRPr="00067F0C">
        <w:rPr>
          <w:sz w:val="24"/>
        </w:rPr>
        <w:t xml:space="preserve"> </w:t>
      </w:r>
      <w:proofErr w:type="spellStart"/>
      <w:r w:rsidRPr="00067F0C">
        <w:rPr>
          <w:sz w:val="24"/>
        </w:rPr>
        <w:t>tyrimas</w:t>
      </w:r>
      <w:proofErr w:type="spellEnd"/>
      <w:r w:rsidRPr="00067F0C">
        <w:rPr>
          <w:sz w:val="24"/>
        </w:rPr>
        <w:t xml:space="preserve">, </w:t>
      </w:r>
      <w:proofErr w:type="spellStart"/>
      <w:r w:rsidRPr="00067F0C">
        <w:rPr>
          <w:sz w:val="24"/>
        </w:rPr>
        <w:t>jame</w:t>
      </w:r>
      <w:proofErr w:type="spellEnd"/>
      <w:r w:rsidRPr="00067F0C">
        <w:rPr>
          <w:sz w:val="24"/>
        </w:rPr>
        <w:t xml:space="preserve"> </w:t>
      </w:r>
      <w:proofErr w:type="spellStart"/>
      <w:r w:rsidRPr="00067F0C">
        <w:rPr>
          <w:sz w:val="24"/>
        </w:rPr>
        <w:t>siekiama</w:t>
      </w:r>
      <w:proofErr w:type="spellEnd"/>
      <w:r w:rsidRPr="00067F0C">
        <w:rPr>
          <w:sz w:val="24"/>
        </w:rPr>
        <w:t xml:space="preserve"> </w:t>
      </w:r>
      <w:proofErr w:type="spellStart"/>
      <w:r w:rsidRPr="00067F0C">
        <w:rPr>
          <w:sz w:val="24"/>
        </w:rPr>
        <w:t>identifikuoti</w:t>
      </w:r>
      <w:proofErr w:type="spellEnd"/>
      <w:r w:rsidRPr="00067F0C">
        <w:rPr>
          <w:sz w:val="24"/>
        </w:rPr>
        <w:t xml:space="preserve"> </w:t>
      </w:r>
      <w:proofErr w:type="spellStart"/>
      <w:r w:rsidRPr="00067F0C">
        <w:rPr>
          <w:sz w:val="24"/>
        </w:rPr>
        <w:t>ir</w:t>
      </w:r>
      <w:proofErr w:type="spellEnd"/>
      <w:r w:rsidRPr="00067F0C">
        <w:rPr>
          <w:sz w:val="24"/>
        </w:rPr>
        <w:t xml:space="preserve"> </w:t>
      </w:r>
      <w:proofErr w:type="spellStart"/>
      <w:r w:rsidRPr="00067F0C">
        <w:rPr>
          <w:sz w:val="24"/>
        </w:rPr>
        <w:t>validuoti</w:t>
      </w:r>
      <w:proofErr w:type="spellEnd"/>
      <w:r w:rsidRPr="00067F0C">
        <w:rPr>
          <w:sz w:val="24"/>
        </w:rPr>
        <w:t xml:space="preserve"> AL </w:t>
      </w:r>
      <w:proofErr w:type="spellStart"/>
      <w:r w:rsidRPr="00067F0C">
        <w:rPr>
          <w:sz w:val="24"/>
        </w:rPr>
        <w:t>amiloidozės</w:t>
      </w:r>
      <w:proofErr w:type="spellEnd"/>
      <w:r w:rsidRPr="00067F0C">
        <w:rPr>
          <w:sz w:val="24"/>
        </w:rPr>
        <w:t xml:space="preserve"> </w:t>
      </w:r>
      <w:proofErr w:type="spellStart"/>
      <w:r w:rsidRPr="00067F0C">
        <w:rPr>
          <w:sz w:val="24"/>
        </w:rPr>
        <w:t>atsako</w:t>
      </w:r>
      <w:proofErr w:type="spellEnd"/>
      <w:r w:rsidRPr="00067F0C">
        <w:rPr>
          <w:sz w:val="24"/>
        </w:rPr>
        <w:t xml:space="preserve"> </w:t>
      </w:r>
      <w:proofErr w:type="spellStart"/>
      <w:r w:rsidRPr="00067F0C">
        <w:rPr>
          <w:sz w:val="24"/>
        </w:rPr>
        <w:t>kriterijus</w:t>
      </w:r>
      <w:proofErr w:type="spellEnd"/>
      <w:r w:rsidRPr="00067F0C">
        <w:rPr>
          <w:sz w:val="24"/>
        </w:rPr>
        <w:t xml:space="preserve">. Pasak Pareiškėjo, Palladini et al., 2012 </w:t>
      </w:r>
      <w:proofErr w:type="spellStart"/>
      <w:r w:rsidRPr="00067F0C">
        <w:rPr>
          <w:sz w:val="24"/>
        </w:rPr>
        <w:t>publikacijoje</w:t>
      </w:r>
      <w:proofErr w:type="spellEnd"/>
      <w:r w:rsidRPr="00067F0C">
        <w:rPr>
          <w:sz w:val="24"/>
        </w:rPr>
        <w:t xml:space="preserve"> </w:t>
      </w:r>
      <w:proofErr w:type="spellStart"/>
      <w:r w:rsidRPr="00067F0C">
        <w:rPr>
          <w:sz w:val="24"/>
        </w:rPr>
        <w:t>nagrinėjama</w:t>
      </w:r>
      <w:proofErr w:type="spellEnd"/>
      <w:r w:rsidRPr="00067F0C">
        <w:rPr>
          <w:sz w:val="24"/>
        </w:rPr>
        <w:t xml:space="preserve"> </w:t>
      </w:r>
      <w:proofErr w:type="spellStart"/>
      <w:r w:rsidRPr="00067F0C">
        <w:rPr>
          <w:sz w:val="24"/>
        </w:rPr>
        <w:t>pacientų</w:t>
      </w:r>
      <w:proofErr w:type="spellEnd"/>
      <w:r w:rsidRPr="00067F0C">
        <w:rPr>
          <w:sz w:val="24"/>
        </w:rPr>
        <w:t xml:space="preserve"> </w:t>
      </w:r>
      <w:proofErr w:type="spellStart"/>
      <w:r w:rsidRPr="00067F0C">
        <w:rPr>
          <w:sz w:val="24"/>
        </w:rPr>
        <w:t>populiacija</w:t>
      </w:r>
      <w:proofErr w:type="spellEnd"/>
      <w:r w:rsidRPr="00067F0C">
        <w:rPr>
          <w:sz w:val="24"/>
        </w:rPr>
        <w:t xml:space="preserve"> </w:t>
      </w:r>
      <w:proofErr w:type="spellStart"/>
      <w:r w:rsidRPr="00067F0C">
        <w:rPr>
          <w:sz w:val="24"/>
        </w:rPr>
        <w:t>yra</w:t>
      </w:r>
      <w:proofErr w:type="spellEnd"/>
      <w:r w:rsidRPr="00067F0C">
        <w:rPr>
          <w:sz w:val="24"/>
        </w:rPr>
        <w:t xml:space="preserve"> </w:t>
      </w:r>
      <w:proofErr w:type="spellStart"/>
      <w:r w:rsidRPr="00067F0C">
        <w:rPr>
          <w:sz w:val="24"/>
        </w:rPr>
        <w:t>panaši</w:t>
      </w:r>
      <w:proofErr w:type="spellEnd"/>
      <w:r w:rsidRPr="00067F0C">
        <w:rPr>
          <w:sz w:val="24"/>
        </w:rPr>
        <w:t xml:space="preserve"> į ANDROMEDA </w:t>
      </w:r>
      <w:proofErr w:type="spellStart"/>
      <w:r w:rsidRPr="00067F0C">
        <w:rPr>
          <w:sz w:val="24"/>
        </w:rPr>
        <w:t>klinikiniame</w:t>
      </w:r>
      <w:proofErr w:type="spellEnd"/>
      <w:r w:rsidRPr="00067F0C">
        <w:rPr>
          <w:sz w:val="24"/>
        </w:rPr>
        <w:t xml:space="preserve"> </w:t>
      </w:r>
      <w:proofErr w:type="spellStart"/>
      <w:r w:rsidRPr="00067F0C">
        <w:rPr>
          <w:sz w:val="24"/>
        </w:rPr>
        <w:t>tyrime</w:t>
      </w:r>
      <w:proofErr w:type="spellEnd"/>
      <w:r w:rsidRPr="00067F0C">
        <w:rPr>
          <w:sz w:val="24"/>
        </w:rPr>
        <w:t xml:space="preserve"> </w:t>
      </w:r>
      <w:proofErr w:type="spellStart"/>
      <w:r w:rsidRPr="00067F0C">
        <w:rPr>
          <w:sz w:val="24"/>
        </w:rPr>
        <w:t>nagrinėjamą</w:t>
      </w:r>
      <w:proofErr w:type="spellEnd"/>
      <w:r w:rsidRPr="00067F0C">
        <w:rPr>
          <w:sz w:val="24"/>
        </w:rPr>
        <w:t xml:space="preserve"> </w:t>
      </w:r>
      <w:proofErr w:type="spellStart"/>
      <w:r w:rsidRPr="00067F0C">
        <w:rPr>
          <w:sz w:val="24"/>
        </w:rPr>
        <w:t>populiaciją</w:t>
      </w:r>
      <w:proofErr w:type="spellEnd"/>
      <w:r w:rsidRPr="00067F0C">
        <w:rPr>
          <w:sz w:val="24"/>
        </w:rPr>
        <w:t xml:space="preserve">, </w:t>
      </w:r>
      <w:proofErr w:type="spellStart"/>
      <w:r w:rsidRPr="00067F0C">
        <w:rPr>
          <w:sz w:val="24"/>
        </w:rPr>
        <w:t>todėl</w:t>
      </w:r>
      <w:proofErr w:type="spellEnd"/>
      <w:r w:rsidRPr="00067F0C">
        <w:rPr>
          <w:sz w:val="24"/>
        </w:rPr>
        <w:t xml:space="preserve">, </w:t>
      </w:r>
      <w:proofErr w:type="spellStart"/>
      <w:r w:rsidRPr="00067F0C">
        <w:rPr>
          <w:sz w:val="24"/>
        </w:rPr>
        <w:t>tikėtina</w:t>
      </w:r>
      <w:proofErr w:type="spellEnd"/>
      <w:r w:rsidRPr="00067F0C">
        <w:rPr>
          <w:sz w:val="24"/>
        </w:rPr>
        <w:t xml:space="preserve">, jog </w:t>
      </w:r>
      <w:proofErr w:type="spellStart"/>
      <w:r w:rsidRPr="00067F0C">
        <w:rPr>
          <w:sz w:val="24"/>
        </w:rPr>
        <w:t>jų</w:t>
      </w:r>
      <w:proofErr w:type="spellEnd"/>
      <w:r w:rsidRPr="00067F0C">
        <w:rPr>
          <w:sz w:val="24"/>
        </w:rPr>
        <w:t xml:space="preserve"> </w:t>
      </w:r>
      <w:proofErr w:type="spellStart"/>
      <w:r w:rsidRPr="00067F0C">
        <w:rPr>
          <w:sz w:val="24"/>
        </w:rPr>
        <w:t>išgyvenamumas</w:t>
      </w:r>
      <w:proofErr w:type="spellEnd"/>
      <w:r w:rsidRPr="00067F0C">
        <w:rPr>
          <w:sz w:val="24"/>
        </w:rPr>
        <w:t xml:space="preserve"> bus </w:t>
      </w:r>
      <w:proofErr w:type="spellStart"/>
      <w:r w:rsidRPr="00067F0C">
        <w:rPr>
          <w:sz w:val="24"/>
        </w:rPr>
        <w:t>panašus</w:t>
      </w:r>
      <w:proofErr w:type="spellEnd"/>
      <w:r w:rsidRPr="00067F0C">
        <w:rPr>
          <w:sz w:val="24"/>
        </w:rPr>
        <w:t xml:space="preserve">. </w:t>
      </w:r>
      <w:proofErr w:type="spellStart"/>
      <w:r w:rsidRPr="00067F0C">
        <w:rPr>
          <w:sz w:val="24"/>
        </w:rPr>
        <w:t>Didžiausias</w:t>
      </w:r>
      <w:proofErr w:type="spellEnd"/>
      <w:r w:rsidRPr="00067F0C">
        <w:rPr>
          <w:sz w:val="24"/>
        </w:rPr>
        <w:t xml:space="preserve"> </w:t>
      </w:r>
      <w:proofErr w:type="spellStart"/>
      <w:r w:rsidRPr="00067F0C">
        <w:rPr>
          <w:sz w:val="24"/>
        </w:rPr>
        <w:t>skirtumas</w:t>
      </w:r>
      <w:proofErr w:type="spellEnd"/>
      <w:r w:rsidRPr="00067F0C">
        <w:rPr>
          <w:sz w:val="24"/>
        </w:rPr>
        <w:t xml:space="preserve"> tarp </w:t>
      </w:r>
      <w:proofErr w:type="spellStart"/>
      <w:r w:rsidRPr="00067F0C">
        <w:rPr>
          <w:sz w:val="24"/>
        </w:rPr>
        <w:t>šių</w:t>
      </w:r>
      <w:proofErr w:type="spellEnd"/>
      <w:r w:rsidRPr="00067F0C">
        <w:rPr>
          <w:sz w:val="24"/>
        </w:rPr>
        <w:t xml:space="preserve"> </w:t>
      </w:r>
      <w:proofErr w:type="spellStart"/>
      <w:r w:rsidRPr="00067F0C">
        <w:rPr>
          <w:sz w:val="24"/>
        </w:rPr>
        <w:t>pacientų</w:t>
      </w:r>
      <w:proofErr w:type="spellEnd"/>
      <w:r w:rsidRPr="00067F0C">
        <w:rPr>
          <w:sz w:val="24"/>
        </w:rPr>
        <w:t xml:space="preserve"> </w:t>
      </w:r>
      <w:proofErr w:type="spellStart"/>
      <w:r w:rsidRPr="00067F0C">
        <w:rPr>
          <w:sz w:val="24"/>
        </w:rPr>
        <w:t>populiacijų</w:t>
      </w:r>
      <w:proofErr w:type="spellEnd"/>
      <w:r w:rsidRPr="00067F0C">
        <w:rPr>
          <w:sz w:val="24"/>
        </w:rPr>
        <w:t xml:space="preserve"> </w:t>
      </w:r>
      <w:proofErr w:type="spellStart"/>
      <w:r w:rsidRPr="00067F0C">
        <w:rPr>
          <w:sz w:val="24"/>
        </w:rPr>
        <w:t>yra</w:t>
      </w:r>
      <w:proofErr w:type="spellEnd"/>
      <w:r w:rsidRPr="00067F0C">
        <w:rPr>
          <w:sz w:val="24"/>
        </w:rPr>
        <w:t xml:space="preserve"> </w:t>
      </w:r>
      <w:proofErr w:type="spellStart"/>
      <w:r w:rsidRPr="00067F0C">
        <w:rPr>
          <w:sz w:val="24"/>
        </w:rPr>
        <w:t>pirmos</w:t>
      </w:r>
      <w:proofErr w:type="spellEnd"/>
      <w:r w:rsidRPr="00067F0C">
        <w:rPr>
          <w:sz w:val="24"/>
        </w:rPr>
        <w:t xml:space="preserve"> </w:t>
      </w:r>
      <w:proofErr w:type="spellStart"/>
      <w:r w:rsidRPr="00067F0C">
        <w:rPr>
          <w:sz w:val="24"/>
        </w:rPr>
        <w:t>eilės</w:t>
      </w:r>
      <w:proofErr w:type="spellEnd"/>
      <w:r w:rsidRPr="00067F0C">
        <w:rPr>
          <w:sz w:val="24"/>
        </w:rPr>
        <w:t xml:space="preserve"> </w:t>
      </w:r>
      <w:proofErr w:type="spellStart"/>
      <w:r w:rsidRPr="00067F0C">
        <w:rPr>
          <w:sz w:val="24"/>
        </w:rPr>
        <w:t>gydymas</w:t>
      </w:r>
      <w:proofErr w:type="spellEnd"/>
      <w:r w:rsidRPr="00067F0C">
        <w:rPr>
          <w:sz w:val="24"/>
        </w:rPr>
        <w:t xml:space="preserve">. </w:t>
      </w:r>
      <w:proofErr w:type="spellStart"/>
      <w:r w:rsidRPr="00067F0C">
        <w:rPr>
          <w:sz w:val="24"/>
        </w:rPr>
        <w:t>Tarnyba</w:t>
      </w:r>
      <w:proofErr w:type="spellEnd"/>
      <w:r w:rsidRPr="00067F0C">
        <w:rPr>
          <w:sz w:val="24"/>
        </w:rPr>
        <w:t xml:space="preserve"> </w:t>
      </w:r>
      <w:proofErr w:type="spellStart"/>
      <w:r w:rsidRPr="00067F0C">
        <w:rPr>
          <w:sz w:val="24"/>
        </w:rPr>
        <w:t>vertina</w:t>
      </w:r>
      <w:proofErr w:type="spellEnd"/>
      <w:r w:rsidRPr="00067F0C">
        <w:rPr>
          <w:sz w:val="24"/>
        </w:rPr>
        <w:t xml:space="preserve">, jog Palladini et al., 2012 </w:t>
      </w:r>
      <w:proofErr w:type="spellStart"/>
      <w:r w:rsidRPr="00067F0C">
        <w:rPr>
          <w:sz w:val="24"/>
        </w:rPr>
        <w:t>ir</w:t>
      </w:r>
      <w:proofErr w:type="spellEnd"/>
      <w:r w:rsidRPr="00067F0C">
        <w:rPr>
          <w:sz w:val="24"/>
        </w:rPr>
        <w:t xml:space="preserve"> ANDROMEDA </w:t>
      </w:r>
      <w:proofErr w:type="spellStart"/>
      <w:r w:rsidRPr="00067F0C">
        <w:rPr>
          <w:sz w:val="24"/>
        </w:rPr>
        <w:t>tyrimų</w:t>
      </w:r>
      <w:proofErr w:type="spellEnd"/>
      <w:r w:rsidRPr="00067F0C">
        <w:rPr>
          <w:sz w:val="24"/>
        </w:rPr>
        <w:t xml:space="preserve"> </w:t>
      </w:r>
      <w:proofErr w:type="spellStart"/>
      <w:r w:rsidRPr="00067F0C">
        <w:rPr>
          <w:sz w:val="24"/>
        </w:rPr>
        <w:t>populiacijos</w:t>
      </w:r>
      <w:proofErr w:type="spellEnd"/>
      <w:r w:rsidRPr="00067F0C">
        <w:rPr>
          <w:sz w:val="24"/>
        </w:rPr>
        <w:t xml:space="preserve"> </w:t>
      </w:r>
      <w:proofErr w:type="spellStart"/>
      <w:r w:rsidRPr="00067F0C">
        <w:rPr>
          <w:sz w:val="24"/>
        </w:rPr>
        <w:t>nėra</w:t>
      </w:r>
      <w:proofErr w:type="spellEnd"/>
      <w:r w:rsidRPr="00067F0C">
        <w:rPr>
          <w:sz w:val="24"/>
        </w:rPr>
        <w:t xml:space="preserve"> </w:t>
      </w:r>
      <w:proofErr w:type="spellStart"/>
      <w:r w:rsidRPr="00067F0C">
        <w:rPr>
          <w:sz w:val="24"/>
        </w:rPr>
        <w:t>sugretintos</w:t>
      </w:r>
      <w:proofErr w:type="spellEnd"/>
      <w:r w:rsidRPr="00067F0C">
        <w:rPr>
          <w:sz w:val="24"/>
        </w:rPr>
        <w:t xml:space="preserve">, </w:t>
      </w:r>
      <w:proofErr w:type="spellStart"/>
      <w:r w:rsidRPr="00067F0C">
        <w:rPr>
          <w:sz w:val="24"/>
        </w:rPr>
        <w:t>nes</w:t>
      </w:r>
      <w:proofErr w:type="spellEnd"/>
      <w:r w:rsidRPr="00067F0C">
        <w:rPr>
          <w:sz w:val="24"/>
        </w:rPr>
        <w:t xml:space="preserve"> ANDROMEDA </w:t>
      </w:r>
      <w:proofErr w:type="spellStart"/>
      <w:r w:rsidRPr="00067F0C">
        <w:rPr>
          <w:sz w:val="24"/>
        </w:rPr>
        <w:t>tyrimo</w:t>
      </w:r>
      <w:proofErr w:type="spellEnd"/>
      <w:r w:rsidRPr="00067F0C">
        <w:rPr>
          <w:sz w:val="24"/>
        </w:rPr>
        <w:t xml:space="preserve"> </w:t>
      </w:r>
      <w:proofErr w:type="spellStart"/>
      <w:r w:rsidRPr="00067F0C">
        <w:rPr>
          <w:sz w:val="24"/>
        </w:rPr>
        <w:t>populiaciją</w:t>
      </w:r>
      <w:proofErr w:type="spellEnd"/>
      <w:r w:rsidRPr="00067F0C">
        <w:rPr>
          <w:sz w:val="24"/>
        </w:rPr>
        <w:t xml:space="preserve"> </w:t>
      </w:r>
      <w:proofErr w:type="spellStart"/>
      <w:r w:rsidRPr="00067F0C">
        <w:rPr>
          <w:sz w:val="24"/>
        </w:rPr>
        <w:t>sudaro</w:t>
      </w:r>
      <w:proofErr w:type="spellEnd"/>
      <w:r w:rsidRPr="00067F0C">
        <w:rPr>
          <w:sz w:val="24"/>
        </w:rPr>
        <w:t xml:space="preserve"> </w:t>
      </w:r>
      <w:proofErr w:type="spellStart"/>
      <w:r w:rsidRPr="00067F0C">
        <w:rPr>
          <w:sz w:val="24"/>
        </w:rPr>
        <w:t>naujai</w:t>
      </w:r>
      <w:proofErr w:type="spellEnd"/>
      <w:r w:rsidRPr="00067F0C">
        <w:rPr>
          <w:sz w:val="24"/>
        </w:rPr>
        <w:t xml:space="preserve"> </w:t>
      </w:r>
      <w:proofErr w:type="spellStart"/>
      <w:r w:rsidRPr="00067F0C">
        <w:rPr>
          <w:sz w:val="24"/>
        </w:rPr>
        <w:t>diagnozuoti</w:t>
      </w:r>
      <w:proofErr w:type="spellEnd"/>
      <w:r w:rsidRPr="00067F0C">
        <w:rPr>
          <w:sz w:val="24"/>
        </w:rPr>
        <w:t xml:space="preserve"> </w:t>
      </w:r>
      <w:proofErr w:type="spellStart"/>
      <w:r w:rsidRPr="00067F0C">
        <w:rPr>
          <w:sz w:val="24"/>
        </w:rPr>
        <w:t>pacientai</w:t>
      </w:r>
      <w:proofErr w:type="spellEnd"/>
      <w:r w:rsidRPr="00067F0C">
        <w:rPr>
          <w:sz w:val="24"/>
        </w:rPr>
        <w:t xml:space="preserve">, </w:t>
      </w:r>
      <w:proofErr w:type="spellStart"/>
      <w:r w:rsidRPr="00067F0C">
        <w:rPr>
          <w:sz w:val="24"/>
        </w:rPr>
        <w:t>kuriems</w:t>
      </w:r>
      <w:proofErr w:type="spellEnd"/>
      <w:r w:rsidRPr="00067F0C">
        <w:rPr>
          <w:sz w:val="24"/>
        </w:rPr>
        <w:t xml:space="preserve"> </w:t>
      </w:r>
      <w:proofErr w:type="spellStart"/>
      <w:r w:rsidRPr="00067F0C">
        <w:rPr>
          <w:sz w:val="24"/>
        </w:rPr>
        <w:t>gydymas</w:t>
      </w:r>
      <w:proofErr w:type="spellEnd"/>
      <w:r w:rsidRPr="00067F0C">
        <w:rPr>
          <w:sz w:val="24"/>
        </w:rPr>
        <w:t xml:space="preserve"> </w:t>
      </w:r>
      <w:proofErr w:type="spellStart"/>
      <w:r w:rsidRPr="00067F0C">
        <w:rPr>
          <w:sz w:val="24"/>
        </w:rPr>
        <w:t>dar</w:t>
      </w:r>
      <w:proofErr w:type="spellEnd"/>
      <w:r w:rsidRPr="00067F0C">
        <w:rPr>
          <w:sz w:val="24"/>
        </w:rPr>
        <w:t xml:space="preserve"> </w:t>
      </w:r>
      <w:proofErr w:type="spellStart"/>
      <w:r w:rsidRPr="00067F0C">
        <w:rPr>
          <w:sz w:val="24"/>
        </w:rPr>
        <w:t>nebuvo</w:t>
      </w:r>
      <w:proofErr w:type="spellEnd"/>
      <w:r w:rsidRPr="00067F0C">
        <w:rPr>
          <w:sz w:val="24"/>
        </w:rPr>
        <w:t xml:space="preserve"> </w:t>
      </w:r>
      <w:proofErr w:type="spellStart"/>
      <w:r w:rsidRPr="00067F0C">
        <w:rPr>
          <w:sz w:val="24"/>
        </w:rPr>
        <w:t>taikomas</w:t>
      </w:r>
      <w:proofErr w:type="spellEnd"/>
      <w:r w:rsidRPr="00067F0C">
        <w:rPr>
          <w:sz w:val="24"/>
        </w:rPr>
        <w:t xml:space="preserve">, </w:t>
      </w:r>
      <w:proofErr w:type="spellStart"/>
      <w:r w:rsidRPr="00067F0C">
        <w:rPr>
          <w:sz w:val="24"/>
        </w:rPr>
        <w:t>tuo</w:t>
      </w:r>
      <w:proofErr w:type="spellEnd"/>
      <w:r w:rsidRPr="00067F0C">
        <w:rPr>
          <w:sz w:val="24"/>
        </w:rPr>
        <w:t xml:space="preserve"> </w:t>
      </w:r>
      <w:proofErr w:type="spellStart"/>
      <w:r w:rsidRPr="00067F0C">
        <w:rPr>
          <w:sz w:val="24"/>
        </w:rPr>
        <w:t>tarpu</w:t>
      </w:r>
      <w:proofErr w:type="spellEnd"/>
      <w:r w:rsidRPr="00067F0C">
        <w:rPr>
          <w:sz w:val="24"/>
        </w:rPr>
        <w:t xml:space="preserve"> Palladini et al., 2012 </w:t>
      </w:r>
      <w:proofErr w:type="spellStart"/>
      <w:r w:rsidRPr="00067F0C">
        <w:rPr>
          <w:sz w:val="24"/>
        </w:rPr>
        <w:t>publikacijoje</w:t>
      </w:r>
      <w:proofErr w:type="spellEnd"/>
      <w:r w:rsidRPr="00067F0C">
        <w:rPr>
          <w:sz w:val="24"/>
        </w:rPr>
        <w:t xml:space="preserve"> </w:t>
      </w:r>
      <w:proofErr w:type="spellStart"/>
      <w:r w:rsidRPr="00067F0C">
        <w:rPr>
          <w:sz w:val="24"/>
        </w:rPr>
        <w:t>pacientams</w:t>
      </w:r>
      <w:proofErr w:type="spellEnd"/>
      <w:r w:rsidRPr="00067F0C">
        <w:rPr>
          <w:sz w:val="24"/>
        </w:rPr>
        <w:t xml:space="preserve"> </w:t>
      </w:r>
      <w:proofErr w:type="spellStart"/>
      <w:r w:rsidRPr="00067F0C">
        <w:rPr>
          <w:sz w:val="24"/>
        </w:rPr>
        <w:t>jau</w:t>
      </w:r>
      <w:proofErr w:type="spellEnd"/>
      <w:r w:rsidRPr="00067F0C">
        <w:rPr>
          <w:sz w:val="24"/>
        </w:rPr>
        <w:t xml:space="preserve"> </w:t>
      </w:r>
      <w:proofErr w:type="spellStart"/>
      <w:r w:rsidRPr="00067F0C">
        <w:rPr>
          <w:sz w:val="24"/>
        </w:rPr>
        <w:t>buvo</w:t>
      </w:r>
      <w:proofErr w:type="spellEnd"/>
      <w:r w:rsidRPr="00067F0C">
        <w:rPr>
          <w:sz w:val="24"/>
        </w:rPr>
        <w:t xml:space="preserve"> </w:t>
      </w:r>
      <w:proofErr w:type="spellStart"/>
      <w:r w:rsidRPr="00067F0C">
        <w:rPr>
          <w:sz w:val="24"/>
        </w:rPr>
        <w:t>taikomas</w:t>
      </w:r>
      <w:proofErr w:type="spellEnd"/>
      <w:r w:rsidRPr="00067F0C">
        <w:rPr>
          <w:sz w:val="24"/>
        </w:rPr>
        <w:t xml:space="preserve"> </w:t>
      </w:r>
      <w:proofErr w:type="spellStart"/>
      <w:r w:rsidRPr="00067F0C">
        <w:rPr>
          <w:sz w:val="24"/>
        </w:rPr>
        <w:t>gydymas</w:t>
      </w:r>
      <w:proofErr w:type="spellEnd"/>
      <w:r w:rsidRPr="00067F0C">
        <w:rPr>
          <w:sz w:val="24"/>
        </w:rPr>
        <w:t>.</w:t>
      </w:r>
    </w:p>
    <w:p w14:paraId="2FC31490" w14:textId="77777777" w:rsidR="00A11F27" w:rsidRPr="00067F0C" w:rsidRDefault="00A11F27" w:rsidP="00081566">
      <w:pPr>
        <w:spacing w:line="360" w:lineRule="auto"/>
        <w:jc w:val="both"/>
        <w:rPr>
          <w:lang w:eastAsia="lt-LT"/>
        </w:rPr>
      </w:pPr>
      <w:r w:rsidRPr="00067F0C">
        <w:t xml:space="preserve">Modelyje suteikta galimybė PR/NR pacientams kaip BI duomenų šaltinį taikyti ANDROMEDA tyrimo duomenis. </w:t>
      </w:r>
      <w:r w:rsidRPr="00067F0C">
        <w:rPr>
          <w:lang w:eastAsia="lt-LT"/>
        </w:rPr>
        <w:t xml:space="preserve">Atsižvelgiant į tai, jog: </w:t>
      </w:r>
    </w:p>
    <w:p w14:paraId="69F8B359" w14:textId="77777777" w:rsidR="00A11F27" w:rsidRPr="00067F0C" w:rsidRDefault="00A11F27" w:rsidP="00081566">
      <w:pPr>
        <w:spacing w:line="360" w:lineRule="auto"/>
        <w:ind w:firstLine="720"/>
        <w:jc w:val="both"/>
        <w:rPr>
          <w:lang w:eastAsia="lt-LT"/>
        </w:rPr>
      </w:pPr>
      <w:r w:rsidRPr="00067F0C">
        <w:rPr>
          <w:lang w:eastAsia="lt-LT"/>
        </w:rPr>
        <w:t>- klinikinė vertinimo dalis yra grindžiama tiesioginio palyginimo, ANRDOMEDA tyrimo rezultatais (kuriame nagrinėjama populiacija atitinka kompensavimui siūlomą indikaciją, o palyginamasis gydymas atitinka Lietuvos klinikinę praktiką);</w:t>
      </w:r>
    </w:p>
    <w:p w14:paraId="050551C6" w14:textId="77777777" w:rsidR="00A11F27" w:rsidRPr="00067F0C" w:rsidRDefault="00A11F27" w:rsidP="00081566">
      <w:pPr>
        <w:spacing w:line="360" w:lineRule="auto"/>
        <w:ind w:firstLine="720"/>
        <w:jc w:val="both"/>
        <w:rPr>
          <w:lang w:eastAsia="lt-LT"/>
        </w:rPr>
      </w:pPr>
      <w:r w:rsidRPr="00067F0C">
        <w:rPr>
          <w:lang w:eastAsia="lt-LT"/>
        </w:rPr>
        <w:lastRenderedPageBreak/>
        <w:t>- Palladini et al., 2012 publikacijoje aprašyti pacientai jau gavo gydymą, o modelyje analizuojama naujai diagnozuotų pacientų populiacija;</w:t>
      </w:r>
    </w:p>
    <w:p w14:paraId="381ED6BF" w14:textId="77777777" w:rsidR="00A11F27" w:rsidRPr="00067F0C" w:rsidRDefault="00A11F27" w:rsidP="00081566">
      <w:pPr>
        <w:spacing w:line="360" w:lineRule="auto"/>
        <w:ind w:firstLine="720"/>
        <w:jc w:val="both"/>
        <w:rPr>
          <w:lang w:eastAsia="lt-LT"/>
        </w:rPr>
      </w:pPr>
      <w:r w:rsidRPr="00067F0C">
        <w:rPr>
          <w:lang w:eastAsia="lt-LT"/>
        </w:rPr>
        <w:t>- PR/NR pacientų BI įvertinimui taikant Palladini et al., 2012 duomenis, palyginamojoje grupėje gaunami maždaug 5 LY, tuo tarpu tiesioginio palyginimo tyrime ANDROMEDA po 5 metų stebėjimo medianos, dar apie 64,5 proc. pacientų yra gyvų palyginamojoje grupėje. Manome, jog taikant Palladini et al., 2012 šaltinį Palyginamosios grupės pacientų (kurią sudaro didžioji dalis PR/NR pacientų) ši</w:t>
      </w:r>
      <w:r>
        <w:rPr>
          <w:lang w:eastAsia="lt-LT"/>
        </w:rPr>
        <w:t>ų</w:t>
      </w:r>
      <w:r w:rsidRPr="00067F0C">
        <w:rPr>
          <w:lang w:eastAsia="lt-LT"/>
        </w:rPr>
        <w:t xml:space="preserve"> pacientų bendras išgyvenamumas gali būti nuvertinamas;</w:t>
      </w:r>
    </w:p>
    <w:p w14:paraId="1221319C" w14:textId="77777777" w:rsidR="00A11F27" w:rsidRPr="00067F0C" w:rsidRDefault="00A11F27" w:rsidP="00081566">
      <w:pPr>
        <w:spacing w:line="360" w:lineRule="auto"/>
        <w:ind w:firstLine="720"/>
        <w:jc w:val="both"/>
        <w:rPr>
          <w:lang w:eastAsia="lt-LT"/>
        </w:rPr>
      </w:pPr>
      <w:r w:rsidRPr="00067F0C">
        <w:rPr>
          <w:lang w:eastAsia="lt-LT"/>
        </w:rPr>
        <w:t>- Siekiant pateikti konservatyvesnį analizės rezultatą.</w:t>
      </w:r>
    </w:p>
    <w:p w14:paraId="1E78E772" w14:textId="77777777" w:rsidR="00A11F27" w:rsidRPr="00067F0C" w:rsidRDefault="00A11F27" w:rsidP="00081566">
      <w:pPr>
        <w:pStyle w:val="Tekstaspolentele"/>
        <w:spacing w:line="360" w:lineRule="auto"/>
        <w:rPr>
          <w:sz w:val="24"/>
          <w:lang w:eastAsia="lt-LT"/>
        </w:rPr>
      </w:pPr>
      <w:r w:rsidRPr="00067F0C">
        <w:rPr>
          <w:sz w:val="24"/>
          <w:lang w:eastAsia="lt-LT"/>
        </w:rPr>
        <w:t xml:space="preserve">PR/NR </w:t>
      </w:r>
      <w:proofErr w:type="spellStart"/>
      <w:r w:rsidRPr="00067F0C">
        <w:rPr>
          <w:sz w:val="24"/>
          <w:lang w:eastAsia="lt-LT"/>
        </w:rPr>
        <w:t>pacientų</w:t>
      </w:r>
      <w:proofErr w:type="spellEnd"/>
      <w:r w:rsidRPr="00067F0C">
        <w:rPr>
          <w:sz w:val="24"/>
          <w:lang w:eastAsia="lt-LT"/>
        </w:rPr>
        <w:t xml:space="preserve"> BI </w:t>
      </w:r>
      <w:proofErr w:type="spellStart"/>
      <w:r w:rsidRPr="00067F0C">
        <w:rPr>
          <w:sz w:val="24"/>
          <w:lang w:eastAsia="lt-LT"/>
        </w:rPr>
        <w:t>įvertinimui</w:t>
      </w:r>
      <w:proofErr w:type="spellEnd"/>
      <w:r w:rsidRPr="00067F0C">
        <w:rPr>
          <w:sz w:val="24"/>
          <w:lang w:eastAsia="lt-LT"/>
        </w:rPr>
        <w:t xml:space="preserve"> </w:t>
      </w:r>
      <w:proofErr w:type="spellStart"/>
      <w:r w:rsidRPr="00067F0C">
        <w:rPr>
          <w:sz w:val="24"/>
          <w:lang w:eastAsia="lt-LT"/>
        </w:rPr>
        <w:t>pagrindinio</w:t>
      </w:r>
      <w:proofErr w:type="spellEnd"/>
      <w:r w:rsidRPr="00067F0C">
        <w:rPr>
          <w:sz w:val="24"/>
          <w:lang w:eastAsia="lt-LT"/>
        </w:rPr>
        <w:t xml:space="preserve"> </w:t>
      </w:r>
      <w:proofErr w:type="spellStart"/>
      <w:r w:rsidRPr="00067F0C">
        <w:rPr>
          <w:sz w:val="24"/>
          <w:lang w:eastAsia="lt-LT"/>
        </w:rPr>
        <w:t>atvejo</w:t>
      </w:r>
      <w:proofErr w:type="spellEnd"/>
      <w:r w:rsidRPr="00067F0C">
        <w:rPr>
          <w:sz w:val="24"/>
          <w:lang w:eastAsia="lt-LT"/>
        </w:rPr>
        <w:t xml:space="preserve"> </w:t>
      </w:r>
      <w:proofErr w:type="spellStart"/>
      <w:r w:rsidRPr="00067F0C">
        <w:rPr>
          <w:sz w:val="24"/>
          <w:lang w:eastAsia="lt-LT"/>
        </w:rPr>
        <w:t>analizėje</w:t>
      </w:r>
      <w:proofErr w:type="spellEnd"/>
      <w:r w:rsidRPr="00067F0C">
        <w:rPr>
          <w:sz w:val="24"/>
          <w:lang w:eastAsia="lt-LT"/>
        </w:rPr>
        <w:t xml:space="preserve"> </w:t>
      </w:r>
      <w:proofErr w:type="spellStart"/>
      <w:r w:rsidRPr="00067F0C">
        <w:rPr>
          <w:sz w:val="24"/>
          <w:lang w:eastAsia="lt-LT"/>
        </w:rPr>
        <w:t>naudojamas</w:t>
      </w:r>
      <w:proofErr w:type="spellEnd"/>
      <w:r w:rsidRPr="00067F0C">
        <w:rPr>
          <w:sz w:val="24"/>
          <w:lang w:eastAsia="lt-LT"/>
        </w:rPr>
        <w:t xml:space="preserve"> ANDROMEDA </w:t>
      </w:r>
      <w:proofErr w:type="spellStart"/>
      <w:r w:rsidRPr="00067F0C">
        <w:rPr>
          <w:sz w:val="24"/>
          <w:lang w:eastAsia="lt-LT"/>
        </w:rPr>
        <w:t>tyrimas</w:t>
      </w:r>
      <w:proofErr w:type="spellEnd"/>
      <w:r w:rsidRPr="00067F0C">
        <w:rPr>
          <w:sz w:val="24"/>
          <w:lang w:eastAsia="lt-LT"/>
        </w:rPr>
        <w:t>.</w:t>
      </w:r>
    </w:p>
    <w:p w14:paraId="1F53B59E" w14:textId="77777777" w:rsidR="00A11F27" w:rsidRDefault="00A11F27" w:rsidP="00081566">
      <w:pPr>
        <w:pStyle w:val="Tekstas"/>
        <w:spacing w:line="360" w:lineRule="auto"/>
      </w:pPr>
      <w:r w:rsidRPr="00067F0C">
        <w:t xml:space="preserve">ANDROMEDA </w:t>
      </w:r>
      <w:proofErr w:type="spellStart"/>
      <w:r w:rsidRPr="00067F0C">
        <w:t>tyrime</w:t>
      </w:r>
      <w:proofErr w:type="spellEnd"/>
      <w:r w:rsidRPr="00067F0C">
        <w:t xml:space="preserve"> </w:t>
      </w:r>
      <w:proofErr w:type="spellStart"/>
      <w:r w:rsidRPr="00067F0C">
        <w:t>buvo</w:t>
      </w:r>
      <w:proofErr w:type="spellEnd"/>
      <w:r w:rsidRPr="00067F0C">
        <w:t xml:space="preserve"> </w:t>
      </w:r>
      <w:proofErr w:type="spellStart"/>
      <w:r w:rsidRPr="00067F0C">
        <w:t>vertinami</w:t>
      </w:r>
      <w:proofErr w:type="spellEnd"/>
      <w:r w:rsidRPr="00067F0C">
        <w:t xml:space="preserve"> EQ-5D-5L </w:t>
      </w:r>
      <w:proofErr w:type="spellStart"/>
      <w:r w:rsidRPr="00067F0C">
        <w:t>duomenys</w:t>
      </w:r>
      <w:proofErr w:type="spellEnd"/>
      <w:r w:rsidRPr="00067F0C">
        <w:t xml:space="preserve">. </w:t>
      </w:r>
      <w:proofErr w:type="spellStart"/>
      <w:r w:rsidRPr="00067F0C">
        <w:t>Tyrimo</w:t>
      </w:r>
      <w:proofErr w:type="spellEnd"/>
      <w:r w:rsidRPr="00067F0C">
        <w:t xml:space="preserve"> </w:t>
      </w:r>
      <w:proofErr w:type="spellStart"/>
      <w:r w:rsidRPr="00067F0C">
        <w:t>duomenys</w:t>
      </w:r>
      <w:proofErr w:type="spellEnd"/>
      <w:r w:rsidRPr="00067F0C">
        <w:t xml:space="preserve"> </w:t>
      </w:r>
      <w:proofErr w:type="spellStart"/>
      <w:r w:rsidRPr="00067F0C">
        <w:t>parodė</w:t>
      </w:r>
      <w:proofErr w:type="spellEnd"/>
      <w:r w:rsidRPr="00067F0C">
        <w:t xml:space="preserve">, jog </w:t>
      </w:r>
      <w:proofErr w:type="spellStart"/>
      <w:r w:rsidRPr="00067F0C">
        <w:t>daratumumabo</w:t>
      </w:r>
      <w:proofErr w:type="spellEnd"/>
      <w:r w:rsidRPr="00067F0C">
        <w:t xml:space="preserve"> </w:t>
      </w:r>
      <w:proofErr w:type="spellStart"/>
      <w:r w:rsidRPr="00067F0C">
        <w:t>pridėjimas</w:t>
      </w:r>
      <w:proofErr w:type="spellEnd"/>
      <w:r w:rsidRPr="00067F0C">
        <w:t xml:space="preserve"> </w:t>
      </w:r>
      <w:proofErr w:type="spellStart"/>
      <w:r w:rsidRPr="00067F0C">
        <w:t>prie</w:t>
      </w:r>
      <w:proofErr w:type="spellEnd"/>
      <w:r w:rsidRPr="00067F0C">
        <w:t xml:space="preserve"> </w:t>
      </w:r>
      <w:proofErr w:type="spellStart"/>
      <w:r w:rsidRPr="00067F0C">
        <w:t>VCd</w:t>
      </w:r>
      <w:proofErr w:type="spellEnd"/>
      <w:r w:rsidRPr="00067F0C">
        <w:t xml:space="preserve"> </w:t>
      </w:r>
      <w:proofErr w:type="spellStart"/>
      <w:r w:rsidRPr="00067F0C">
        <w:t>terapijos</w:t>
      </w:r>
      <w:proofErr w:type="spellEnd"/>
      <w:r w:rsidRPr="00067F0C">
        <w:t xml:space="preserve"> </w:t>
      </w:r>
      <w:proofErr w:type="spellStart"/>
      <w:r w:rsidRPr="00067F0C">
        <w:t>nepagerino</w:t>
      </w:r>
      <w:proofErr w:type="spellEnd"/>
      <w:r w:rsidRPr="00067F0C">
        <w:t xml:space="preserve"> </w:t>
      </w:r>
      <w:proofErr w:type="spellStart"/>
      <w:r w:rsidRPr="00067F0C">
        <w:t>pacientų</w:t>
      </w:r>
      <w:proofErr w:type="spellEnd"/>
      <w:r w:rsidRPr="00067F0C">
        <w:t xml:space="preserve"> </w:t>
      </w:r>
      <w:proofErr w:type="spellStart"/>
      <w:r w:rsidRPr="00067F0C">
        <w:t>gyvenimo</w:t>
      </w:r>
      <w:proofErr w:type="spellEnd"/>
      <w:r w:rsidRPr="00067F0C">
        <w:t xml:space="preserve"> </w:t>
      </w:r>
      <w:proofErr w:type="spellStart"/>
      <w:r w:rsidRPr="00067F0C">
        <w:t>kokybės</w:t>
      </w:r>
      <w:proofErr w:type="spellEnd"/>
      <w:r w:rsidRPr="00067F0C">
        <w:t xml:space="preserve"> per 6 </w:t>
      </w:r>
      <w:proofErr w:type="spellStart"/>
      <w:r w:rsidRPr="00067F0C">
        <w:t>gydymo</w:t>
      </w:r>
      <w:proofErr w:type="spellEnd"/>
      <w:r w:rsidRPr="00067F0C">
        <w:t xml:space="preserve"> </w:t>
      </w:r>
      <w:proofErr w:type="spellStart"/>
      <w:r w:rsidRPr="00067F0C">
        <w:t>ciklus</w:t>
      </w:r>
      <w:proofErr w:type="spellEnd"/>
      <w:r w:rsidRPr="00067F0C">
        <w:t xml:space="preserve">. </w:t>
      </w:r>
    </w:p>
    <w:p w14:paraId="696B2086" w14:textId="77777777" w:rsidR="00A11F27" w:rsidRPr="00067F0C" w:rsidRDefault="00A11F27" w:rsidP="00081566">
      <w:pPr>
        <w:pStyle w:val="Tekstas"/>
        <w:spacing w:line="360" w:lineRule="auto"/>
        <w:rPr>
          <w:lang w:eastAsia="lt-LT"/>
        </w:rPr>
      </w:pPr>
      <w:proofErr w:type="spellStart"/>
      <w:r w:rsidRPr="00067F0C">
        <w:rPr>
          <w:lang w:eastAsia="lt-LT"/>
        </w:rPr>
        <w:t>Analizėje</w:t>
      </w:r>
      <w:proofErr w:type="spellEnd"/>
      <w:r w:rsidRPr="00067F0C">
        <w:rPr>
          <w:lang w:eastAsia="lt-LT"/>
        </w:rPr>
        <w:t xml:space="preserve"> </w:t>
      </w:r>
      <w:proofErr w:type="spellStart"/>
      <w:r w:rsidRPr="00067F0C">
        <w:rPr>
          <w:lang w:eastAsia="lt-LT"/>
        </w:rPr>
        <w:t>nepateiktos</w:t>
      </w:r>
      <w:proofErr w:type="spellEnd"/>
      <w:r w:rsidRPr="00067F0C">
        <w:rPr>
          <w:lang w:eastAsia="lt-LT"/>
        </w:rPr>
        <w:t xml:space="preserve"> </w:t>
      </w:r>
      <w:proofErr w:type="spellStart"/>
      <w:r w:rsidRPr="00067F0C">
        <w:rPr>
          <w:lang w:eastAsia="lt-LT"/>
        </w:rPr>
        <w:t>gyvenimo</w:t>
      </w:r>
      <w:proofErr w:type="spellEnd"/>
      <w:r w:rsidRPr="00067F0C">
        <w:rPr>
          <w:lang w:eastAsia="lt-LT"/>
        </w:rPr>
        <w:t xml:space="preserve"> </w:t>
      </w:r>
      <w:proofErr w:type="spellStart"/>
      <w:r w:rsidRPr="00067F0C">
        <w:rPr>
          <w:lang w:eastAsia="lt-LT"/>
        </w:rPr>
        <w:t>kokybės</w:t>
      </w:r>
      <w:proofErr w:type="spellEnd"/>
      <w:r w:rsidRPr="00067F0C">
        <w:rPr>
          <w:lang w:eastAsia="lt-LT"/>
        </w:rPr>
        <w:t xml:space="preserve"> </w:t>
      </w:r>
      <w:proofErr w:type="spellStart"/>
      <w:r w:rsidRPr="00067F0C">
        <w:rPr>
          <w:lang w:eastAsia="lt-LT"/>
        </w:rPr>
        <w:t>įverčių</w:t>
      </w:r>
      <w:proofErr w:type="spellEnd"/>
      <w:r w:rsidRPr="00067F0C">
        <w:rPr>
          <w:lang w:eastAsia="lt-LT"/>
        </w:rPr>
        <w:t xml:space="preserve"> </w:t>
      </w:r>
      <w:proofErr w:type="spellStart"/>
      <w:r w:rsidRPr="00067F0C">
        <w:rPr>
          <w:lang w:eastAsia="lt-LT"/>
        </w:rPr>
        <w:t>alternatyvos</w:t>
      </w:r>
      <w:proofErr w:type="spellEnd"/>
      <w:r w:rsidRPr="00067F0C">
        <w:rPr>
          <w:lang w:eastAsia="lt-LT"/>
        </w:rPr>
        <w:t xml:space="preserve"> </w:t>
      </w:r>
      <w:proofErr w:type="spellStart"/>
      <w:r w:rsidRPr="00067F0C">
        <w:rPr>
          <w:lang w:eastAsia="lt-LT"/>
        </w:rPr>
        <w:t>iš</w:t>
      </w:r>
      <w:proofErr w:type="spellEnd"/>
      <w:r w:rsidRPr="00067F0C">
        <w:rPr>
          <w:lang w:eastAsia="lt-LT"/>
        </w:rPr>
        <w:t xml:space="preserve"> </w:t>
      </w:r>
      <w:proofErr w:type="spellStart"/>
      <w:r w:rsidRPr="00067F0C">
        <w:rPr>
          <w:lang w:eastAsia="lt-LT"/>
        </w:rPr>
        <w:t>mokslinės</w:t>
      </w:r>
      <w:proofErr w:type="spellEnd"/>
      <w:r w:rsidRPr="00067F0C">
        <w:rPr>
          <w:lang w:eastAsia="lt-LT"/>
        </w:rPr>
        <w:t xml:space="preserve"> </w:t>
      </w:r>
      <w:proofErr w:type="spellStart"/>
      <w:r w:rsidRPr="00067F0C">
        <w:rPr>
          <w:lang w:eastAsia="lt-LT"/>
        </w:rPr>
        <w:t>literatūros</w:t>
      </w:r>
      <w:proofErr w:type="spellEnd"/>
      <w:r w:rsidRPr="00067F0C">
        <w:rPr>
          <w:lang w:eastAsia="lt-LT"/>
        </w:rPr>
        <w:t xml:space="preserve"> </w:t>
      </w:r>
      <w:proofErr w:type="spellStart"/>
      <w:r w:rsidRPr="00067F0C">
        <w:rPr>
          <w:lang w:eastAsia="lt-LT"/>
        </w:rPr>
        <w:t>šaltinių</w:t>
      </w:r>
      <w:proofErr w:type="spellEnd"/>
      <w:r w:rsidRPr="00067F0C">
        <w:rPr>
          <w:lang w:eastAsia="lt-LT"/>
        </w:rPr>
        <w:t xml:space="preserve">, </w:t>
      </w:r>
      <w:proofErr w:type="spellStart"/>
      <w:r w:rsidRPr="00067F0C">
        <w:rPr>
          <w:lang w:eastAsia="lt-LT"/>
        </w:rPr>
        <w:t>todėl</w:t>
      </w:r>
      <w:proofErr w:type="spellEnd"/>
      <w:r w:rsidRPr="00067F0C">
        <w:rPr>
          <w:lang w:eastAsia="lt-LT"/>
        </w:rPr>
        <w:t xml:space="preserve"> </w:t>
      </w:r>
      <w:proofErr w:type="spellStart"/>
      <w:r w:rsidRPr="00067F0C">
        <w:rPr>
          <w:lang w:eastAsia="lt-LT"/>
        </w:rPr>
        <w:t>Tarnyba</w:t>
      </w:r>
      <w:proofErr w:type="spellEnd"/>
      <w:r w:rsidRPr="00067F0C">
        <w:rPr>
          <w:lang w:eastAsia="lt-LT"/>
        </w:rPr>
        <w:t xml:space="preserve"> </w:t>
      </w:r>
      <w:proofErr w:type="spellStart"/>
      <w:r w:rsidRPr="00067F0C">
        <w:rPr>
          <w:lang w:eastAsia="lt-LT"/>
        </w:rPr>
        <w:t>pilnai</w:t>
      </w:r>
      <w:proofErr w:type="spellEnd"/>
      <w:r w:rsidRPr="00067F0C">
        <w:rPr>
          <w:lang w:eastAsia="lt-LT"/>
        </w:rPr>
        <w:t xml:space="preserve"> </w:t>
      </w:r>
      <w:proofErr w:type="spellStart"/>
      <w:r w:rsidRPr="00067F0C">
        <w:rPr>
          <w:lang w:eastAsia="lt-LT"/>
        </w:rPr>
        <w:t>negali</w:t>
      </w:r>
      <w:proofErr w:type="spellEnd"/>
      <w:r w:rsidRPr="00067F0C">
        <w:rPr>
          <w:lang w:eastAsia="lt-LT"/>
        </w:rPr>
        <w:t xml:space="preserve"> </w:t>
      </w:r>
      <w:proofErr w:type="spellStart"/>
      <w:r w:rsidRPr="00067F0C">
        <w:rPr>
          <w:lang w:eastAsia="lt-LT"/>
        </w:rPr>
        <w:t>įvertinti</w:t>
      </w:r>
      <w:proofErr w:type="spellEnd"/>
      <w:r w:rsidRPr="00067F0C">
        <w:rPr>
          <w:lang w:eastAsia="lt-LT"/>
        </w:rPr>
        <w:t xml:space="preserve"> </w:t>
      </w:r>
      <w:proofErr w:type="spellStart"/>
      <w:r w:rsidRPr="00067F0C">
        <w:rPr>
          <w:lang w:eastAsia="lt-LT"/>
        </w:rPr>
        <w:t>pagrindinio</w:t>
      </w:r>
      <w:proofErr w:type="spellEnd"/>
      <w:r w:rsidRPr="00067F0C">
        <w:rPr>
          <w:lang w:eastAsia="lt-LT"/>
        </w:rPr>
        <w:t xml:space="preserve"> </w:t>
      </w:r>
      <w:proofErr w:type="spellStart"/>
      <w:r w:rsidRPr="00067F0C">
        <w:rPr>
          <w:lang w:eastAsia="lt-LT"/>
        </w:rPr>
        <w:t>atvejo</w:t>
      </w:r>
      <w:proofErr w:type="spellEnd"/>
      <w:r w:rsidRPr="00067F0C">
        <w:rPr>
          <w:lang w:eastAsia="lt-LT"/>
        </w:rPr>
        <w:t xml:space="preserve"> </w:t>
      </w:r>
      <w:proofErr w:type="spellStart"/>
      <w:r w:rsidRPr="00067F0C">
        <w:rPr>
          <w:lang w:eastAsia="lt-LT"/>
        </w:rPr>
        <w:t>analizėje</w:t>
      </w:r>
      <w:proofErr w:type="spellEnd"/>
      <w:r w:rsidRPr="00067F0C">
        <w:rPr>
          <w:lang w:eastAsia="lt-LT"/>
        </w:rPr>
        <w:t xml:space="preserve"> </w:t>
      </w:r>
      <w:proofErr w:type="spellStart"/>
      <w:r w:rsidRPr="00067F0C">
        <w:rPr>
          <w:lang w:eastAsia="lt-LT"/>
        </w:rPr>
        <w:t>taikomų</w:t>
      </w:r>
      <w:proofErr w:type="spellEnd"/>
      <w:r w:rsidRPr="00067F0C">
        <w:rPr>
          <w:lang w:eastAsia="lt-LT"/>
        </w:rPr>
        <w:t xml:space="preserve"> </w:t>
      </w:r>
      <w:proofErr w:type="spellStart"/>
      <w:r w:rsidRPr="00067F0C">
        <w:rPr>
          <w:lang w:eastAsia="lt-LT"/>
        </w:rPr>
        <w:t>gyvenimo</w:t>
      </w:r>
      <w:proofErr w:type="spellEnd"/>
      <w:r w:rsidRPr="00067F0C">
        <w:rPr>
          <w:lang w:eastAsia="lt-LT"/>
        </w:rPr>
        <w:t xml:space="preserve"> </w:t>
      </w:r>
      <w:proofErr w:type="spellStart"/>
      <w:r w:rsidRPr="00067F0C">
        <w:rPr>
          <w:lang w:eastAsia="lt-LT"/>
        </w:rPr>
        <w:t>kokybės</w:t>
      </w:r>
      <w:proofErr w:type="spellEnd"/>
      <w:r w:rsidRPr="00067F0C">
        <w:rPr>
          <w:lang w:eastAsia="lt-LT"/>
        </w:rPr>
        <w:t xml:space="preserve"> </w:t>
      </w:r>
      <w:proofErr w:type="spellStart"/>
      <w:r w:rsidRPr="00067F0C">
        <w:rPr>
          <w:lang w:eastAsia="lt-LT"/>
        </w:rPr>
        <w:t>įverčių</w:t>
      </w:r>
      <w:proofErr w:type="spellEnd"/>
      <w:r w:rsidRPr="00067F0C">
        <w:rPr>
          <w:lang w:eastAsia="lt-LT"/>
        </w:rPr>
        <w:t xml:space="preserve">. Vis </w:t>
      </w:r>
      <w:proofErr w:type="spellStart"/>
      <w:r w:rsidRPr="00067F0C">
        <w:rPr>
          <w:lang w:eastAsia="lt-LT"/>
        </w:rPr>
        <w:t>dėlto</w:t>
      </w:r>
      <w:proofErr w:type="spellEnd"/>
      <w:r w:rsidRPr="00067F0C">
        <w:rPr>
          <w:lang w:eastAsia="lt-LT"/>
        </w:rPr>
        <w:t xml:space="preserve">, </w:t>
      </w:r>
      <w:proofErr w:type="spellStart"/>
      <w:r w:rsidRPr="00067F0C">
        <w:rPr>
          <w:lang w:eastAsia="lt-LT"/>
        </w:rPr>
        <w:t>laikoma</w:t>
      </w:r>
      <w:proofErr w:type="spellEnd"/>
      <w:r w:rsidRPr="00067F0C">
        <w:rPr>
          <w:lang w:eastAsia="lt-LT"/>
        </w:rPr>
        <w:t xml:space="preserve">, jog </w:t>
      </w:r>
      <w:proofErr w:type="spellStart"/>
      <w:r w:rsidRPr="00067F0C">
        <w:rPr>
          <w:lang w:eastAsia="lt-LT"/>
        </w:rPr>
        <w:t>gaunamas</w:t>
      </w:r>
      <w:proofErr w:type="spellEnd"/>
      <w:r w:rsidRPr="00067F0C">
        <w:rPr>
          <w:lang w:eastAsia="lt-LT"/>
        </w:rPr>
        <w:t xml:space="preserve"> </w:t>
      </w:r>
      <w:proofErr w:type="spellStart"/>
      <w:r w:rsidRPr="00067F0C">
        <w:rPr>
          <w:lang w:eastAsia="lt-LT"/>
        </w:rPr>
        <w:t>analizės</w:t>
      </w:r>
      <w:proofErr w:type="spellEnd"/>
      <w:r w:rsidRPr="00067F0C">
        <w:rPr>
          <w:lang w:eastAsia="lt-LT"/>
        </w:rPr>
        <w:t xml:space="preserve"> </w:t>
      </w:r>
      <w:proofErr w:type="spellStart"/>
      <w:r w:rsidRPr="00067F0C">
        <w:rPr>
          <w:lang w:eastAsia="lt-LT"/>
        </w:rPr>
        <w:t>rezultatas</w:t>
      </w:r>
      <w:proofErr w:type="spellEnd"/>
      <w:r w:rsidRPr="00067F0C">
        <w:rPr>
          <w:lang w:eastAsia="lt-LT"/>
        </w:rPr>
        <w:t xml:space="preserve"> </w:t>
      </w:r>
      <w:proofErr w:type="spellStart"/>
      <w:r w:rsidRPr="00067F0C">
        <w:rPr>
          <w:lang w:eastAsia="lt-LT"/>
        </w:rPr>
        <w:t>yra</w:t>
      </w:r>
      <w:proofErr w:type="spellEnd"/>
      <w:r w:rsidRPr="00067F0C">
        <w:rPr>
          <w:lang w:eastAsia="lt-LT"/>
        </w:rPr>
        <w:t xml:space="preserve"> </w:t>
      </w:r>
      <w:proofErr w:type="spellStart"/>
      <w:r w:rsidRPr="00067F0C">
        <w:rPr>
          <w:lang w:eastAsia="lt-LT"/>
        </w:rPr>
        <w:t>tinkamas</w:t>
      </w:r>
      <w:proofErr w:type="spellEnd"/>
      <w:r w:rsidRPr="00067F0C">
        <w:rPr>
          <w:lang w:eastAsia="lt-LT"/>
        </w:rPr>
        <w:t xml:space="preserve"> </w:t>
      </w:r>
      <w:proofErr w:type="spellStart"/>
      <w:r w:rsidRPr="00067F0C">
        <w:rPr>
          <w:lang w:eastAsia="lt-LT"/>
        </w:rPr>
        <w:t>sprendimo</w:t>
      </w:r>
      <w:proofErr w:type="spellEnd"/>
      <w:r w:rsidRPr="00067F0C">
        <w:rPr>
          <w:lang w:eastAsia="lt-LT"/>
        </w:rPr>
        <w:t xml:space="preserve"> </w:t>
      </w:r>
      <w:proofErr w:type="spellStart"/>
      <w:r w:rsidRPr="00067F0C">
        <w:rPr>
          <w:lang w:eastAsia="lt-LT"/>
        </w:rPr>
        <w:t>priėmimui</w:t>
      </w:r>
      <w:proofErr w:type="spellEnd"/>
      <w:r w:rsidRPr="00067F0C">
        <w:rPr>
          <w:lang w:eastAsia="lt-LT"/>
        </w:rPr>
        <w:t xml:space="preserve">. </w:t>
      </w:r>
      <w:proofErr w:type="spellStart"/>
      <w:r w:rsidRPr="00067F0C">
        <w:rPr>
          <w:lang w:eastAsia="lt-LT"/>
        </w:rPr>
        <w:t>Analizėje</w:t>
      </w:r>
      <w:proofErr w:type="spellEnd"/>
      <w:r w:rsidRPr="00067F0C">
        <w:rPr>
          <w:lang w:eastAsia="lt-LT"/>
        </w:rPr>
        <w:t xml:space="preserve"> </w:t>
      </w:r>
      <w:proofErr w:type="spellStart"/>
      <w:r w:rsidRPr="00067F0C">
        <w:rPr>
          <w:lang w:eastAsia="lt-LT"/>
        </w:rPr>
        <w:t>kaštai</w:t>
      </w:r>
      <w:proofErr w:type="spellEnd"/>
      <w:r w:rsidRPr="00067F0C">
        <w:rPr>
          <w:lang w:eastAsia="lt-LT"/>
        </w:rPr>
        <w:t xml:space="preserve"> </w:t>
      </w:r>
      <w:proofErr w:type="spellStart"/>
      <w:r w:rsidRPr="00067F0C">
        <w:rPr>
          <w:lang w:eastAsia="lt-LT"/>
        </w:rPr>
        <w:t>buvo</w:t>
      </w:r>
      <w:proofErr w:type="spellEnd"/>
      <w:r w:rsidRPr="00067F0C">
        <w:rPr>
          <w:lang w:eastAsia="lt-LT"/>
        </w:rPr>
        <w:t xml:space="preserve"> </w:t>
      </w:r>
      <w:proofErr w:type="spellStart"/>
      <w:r w:rsidRPr="00067F0C">
        <w:rPr>
          <w:lang w:eastAsia="lt-LT"/>
        </w:rPr>
        <w:t>perskaičiuoti</w:t>
      </w:r>
      <w:proofErr w:type="spellEnd"/>
      <w:r w:rsidRPr="00067F0C">
        <w:rPr>
          <w:lang w:eastAsia="lt-LT"/>
        </w:rPr>
        <w:t xml:space="preserve"> </w:t>
      </w:r>
      <w:proofErr w:type="spellStart"/>
      <w:r w:rsidRPr="00067F0C">
        <w:rPr>
          <w:lang w:eastAsia="lt-LT"/>
        </w:rPr>
        <w:t>naudojant</w:t>
      </w:r>
      <w:proofErr w:type="spellEnd"/>
      <w:r w:rsidRPr="00067F0C">
        <w:rPr>
          <w:lang w:eastAsia="lt-LT"/>
        </w:rPr>
        <w:t xml:space="preserve"> 2026 m. I </w:t>
      </w:r>
      <w:proofErr w:type="spellStart"/>
      <w:r w:rsidRPr="00067F0C">
        <w:rPr>
          <w:lang w:eastAsia="lt-LT"/>
        </w:rPr>
        <w:t>pusmečio</w:t>
      </w:r>
      <w:proofErr w:type="spellEnd"/>
      <w:r w:rsidRPr="00067F0C">
        <w:rPr>
          <w:lang w:eastAsia="lt-LT"/>
        </w:rPr>
        <w:t xml:space="preserve"> </w:t>
      </w:r>
      <w:proofErr w:type="spellStart"/>
      <w:r w:rsidRPr="00067F0C">
        <w:rPr>
          <w:lang w:eastAsia="lt-LT"/>
        </w:rPr>
        <w:t>kainas</w:t>
      </w:r>
      <w:proofErr w:type="spellEnd"/>
      <w:r w:rsidRPr="00067F0C">
        <w:rPr>
          <w:lang w:eastAsia="lt-LT"/>
        </w:rPr>
        <w:t xml:space="preserve">. </w:t>
      </w:r>
      <w:proofErr w:type="spellStart"/>
      <w:r w:rsidRPr="00067F0C">
        <w:rPr>
          <w:lang w:eastAsia="lt-LT"/>
        </w:rPr>
        <w:t>Pagrindinio</w:t>
      </w:r>
      <w:proofErr w:type="spellEnd"/>
      <w:r w:rsidRPr="00067F0C">
        <w:rPr>
          <w:lang w:eastAsia="lt-LT"/>
        </w:rPr>
        <w:t xml:space="preserve"> </w:t>
      </w:r>
      <w:proofErr w:type="spellStart"/>
      <w:r w:rsidRPr="00067F0C">
        <w:rPr>
          <w:lang w:eastAsia="lt-LT"/>
        </w:rPr>
        <w:t>atvejo</w:t>
      </w:r>
      <w:proofErr w:type="spellEnd"/>
      <w:r w:rsidRPr="00067F0C">
        <w:rPr>
          <w:lang w:eastAsia="lt-LT"/>
        </w:rPr>
        <w:t xml:space="preserve"> </w:t>
      </w:r>
      <w:proofErr w:type="spellStart"/>
      <w:r w:rsidRPr="00067F0C">
        <w:rPr>
          <w:lang w:eastAsia="lt-LT"/>
        </w:rPr>
        <w:t>analizėje</w:t>
      </w:r>
      <w:proofErr w:type="spellEnd"/>
      <w:r w:rsidRPr="00067F0C">
        <w:rPr>
          <w:lang w:eastAsia="lt-LT"/>
        </w:rPr>
        <w:t xml:space="preserve"> </w:t>
      </w:r>
      <w:proofErr w:type="spellStart"/>
      <w:r w:rsidRPr="00067F0C">
        <w:rPr>
          <w:lang w:eastAsia="lt-LT"/>
        </w:rPr>
        <w:t>taikomas</w:t>
      </w:r>
      <w:proofErr w:type="spellEnd"/>
      <w:r w:rsidRPr="00067F0C">
        <w:rPr>
          <w:lang w:eastAsia="lt-LT"/>
        </w:rPr>
        <w:t xml:space="preserve"> 100 proc. RDI </w:t>
      </w:r>
      <w:proofErr w:type="spellStart"/>
      <w:r w:rsidRPr="00067F0C">
        <w:rPr>
          <w:lang w:eastAsia="lt-LT"/>
        </w:rPr>
        <w:t>visiems</w:t>
      </w:r>
      <w:proofErr w:type="spellEnd"/>
      <w:r w:rsidRPr="00067F0C">
        <w:rPr>
          <w:lang w:eastAsia="lt-LT"/>
        </w:rPr>
        <w:t xml:space="preserve"> </w:t>
      </w:r>
      <w:proofErr w:type="spellStart"/>
      <w:r w:rsidRPr="00067F0C">
        <w:rPr>
          <w:lang w:eastAsia="lt-LT"/>
        </w:rPr>
        <w:t>gydymams</w:t>
      </w:r>
      <w:proofErr w:type="spellEnd"/>
      <w:r w:rsidRPr="00067F0C">
        <w:rPr>
          <w:lang w:eastAsia="lt-LT"/>
        </w:rPr>
        <w:t xml:space="preserve">. </w:t>
      </w:r>
    </w:p>
    <w:p w14:paraId="4DCBA260" w14:textId="5174943F" w:rsidR="00A11F27" w:rsidRPr="00067F0C" w:rsidRDefault="00A11F27" w:rsidP="00081566">
      <w:pPr>
        <w:tabs>
          <w:tab w:val="left" w:pos="567"/>
        </w:tabs>
        <w:spacing w:line="360" w:lineRule="auto"/>
        <w:jc w:val="both"/>
      </w:pPr>
      <w:r w:rsidRPr="00067F0C">
        <w:rPr>
          <w:iCs/>
          <w:lang w:eastAsia="lt-LT"/>
        </w:rPr>
        <w:t xml:space="preserve">Siekiant, jog daratumumabas būtų kaštams naudingas yra reikalinga papildoma maždaug </w:t>
      </w:r>
      <w:r w:rsidR="00E43B7C">
        <w:rPr>
          <w:b/>
          <w:bCs/>
          <w:iCs/>
          <w:lang w:eastAsia="lt-LT"/>
        </w:rPr>
        <w:t>**</w:t>
      </w:r>
      <w:r w:rsidRPr="00081566">
        <w:rPr>
          <w:b/>
          <w:bCs/>
          <w:iCs/>
          <w:lang w:eastAsia="lt-LT"/>
        </w:rPr>
        <w:t xml:space="preserve"> proc. nuolaida</w:t>
      </w:r>
      <w:r w:rsidR="00BB14F1">
        <w:rPr>
          <w:iCs/>
          <w:lang w:eastAsia="lt-LT"/>
        </w:rPr>
        <w:t xml:space="preserve"> </w:t>
      </w:r>
      <w:r w:rsidR="00BB14F1">
        <w:rPr>
          <w:iCs/>
          <w:lang w:val="en-US" w:eastAsia="lt-LT"/>
        </w:rPr>
        <w:t>**************************</w:t>
      </w:r>
      <w:r w:rsidRPr="00067F0C">
        <w:rPr>
          <w:iCs/>
          <w:lang w:eastAsia="lt-LT"/>
        </w:rPr>
        <w:t>.</w:t>
      </w:r>
    </w:p>
    <w:p w14:paraId="604B99AC" w14:textId="77777777" w:rsidR="00A11F27" w:rsidRPr="00164D64" w:rsidRDefault="00A11F27" w:rsidP="00A93AA6">
      <w:pPr>
        <w:tabs>
          <w:tab w:val="left" w:pos="426"/>
        </w:tabs>
        <w:rPr>
          <w:b/>
          <w:bCs/>
          <w:caps/>
        </w:rPr>
      </w:pPr>
    </w:p>
    <w:p w14:paraId="174D84D7" w14:textId="09C7BC2B" w:rsidR="0035172D" w:rsidRPr="000203E1" w:rsidRDefault="00164D64" w:rsidP="00A93AA6">
      <w:pPr>
        <w:tabs>
          <w:tab w:val="left" w:pos="426"/>
        </w:tabs>
        <w:rPr>
          <w:b/>
          <w:lang w:eastAsia="lt-LT"/>
        </w:rPr>
      </w:pPr>
      <w:r>
        <w:rPr>
          <w:b/>
          <w:lang w:eastAsia="lt-LT"/>
        </w:rPr>
        <w:t xml:space="preserve">3.1 </w:t>
      </w:r>
      <w:r w:rsidR="0035172D" w:rsidRPr="000203E1">
        <w:rPr>
          <w:b/>
          <w:lang w:eastAsia="lt-LT"/>
        </w:rPr>
        <w:t>Ekonominės analizės rezultatas</w:t>
      </w:r>
    </w:p>
    <w:p w14:paraId="4801D227" w14:textId="77777777" w:rsidR="009E44AE" w:rsidRPr="000203E1" w:rsidRDefault="009E44AE" w:rsidP="00A93AA6">
      <w:pPr>
        <w:tabs>
          <w:tab w:val="left" w:pos="426"/>
        </w:tabs>
        <w:rPr>
          <w:b/>
          <w:lang w:eastAsia="lt-LT"/>
        </w:rPr>
      </w:pPr>
    </w:p>
    <w:tbl>
      <w:tblPr>
        <w:tblStyle w:val="Lentelstinklelis1"/>
        <w:tblW w:w="9439"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6200"/>
        <w:gridCol w:w="3239"/>
      </w:tblGrid>
      <w:tr w:rsidR="000203E1" w:rsidRPr="000203E1" w14:paraId="42D6C843" w14:textId="77777777" w:rsidTr="00BE7489">
        <w:trPr>
          <w:trHeight w:val="344"/>
          <w:jc w:val="center"/>
        </w:trPr>
        <w:tc>
          <w:tcPr>
            <w:tcW w:w="9439" w:type="dxa"/>
            <w:gridSpan w:val="2"/>
            <w:tcBorders>
              <w:top w:val="single" w:sz="12" w:space="0" w:color="auto"/>
              <w:left w:val="single" w:sz="4" w:space="0" w:color="auto"/>
              <w:right w:val="single" w:sz="4" w:space="0" w:color="auto"/>
            </w:tcBorders>
            <w:vAlign w:val="center"/>
          </w:tcPr>
          <w:p w14:paraId="39FD3B40" w14:textId="77777777" w:rsidR="009E44AE" w:rsidRPr="000203E1" w:rsidRDefault="009E44AE" w:rsidP="009E44AE">
            <w:pPr>
              <w:tabs>
                <w:tab w:val="left" w:pos="567"/>
              </w:tabs>
              <w:jc w:val="center"/>
              <w:rPr>
                <w:b/>
                <w:bCs/>
                <w:sz w:val="26"/>
                <w:szCs w:val="26"/>
                <w:lang w:eastAsia="lt-LT"/>
              </w:rPr>
            </w:pPr>
            <w:r w:rsidRPr="000203E1">
              <w:rPr>
                <w:b/>
                <w:bCs/>
                <w:sz w:val="26"/>
                <w:szCs w:val="26"/>
                <w:lang w:eastAsia="lt-LT"/>
              </w:rPr>
              <w:t>Rezultatai</w:t>
            </w:r>
          </w:p>
        </w:tc>
      </w:tr>
      <w:tr w:rsidR="000203E1" w:rsidRPr="000203E1" w14:paraId="319AF392" w14:textId="77777777" w:rsidTr="00A11F27">
        <w:trPr>
          <w:trHeight w:val="267"/>
          <w:jc w:val="center"/>
        </w:trPr>
        <w:tc>
          <w:tcPr>
            <w:tcW w:w="6200" w:type="dxa"/>
            <w:tcBorders>
              <w:left w:val="single" w:sz="4" w:space="0" w:color="auto"/>
            </w:tcBorders>
          </w:tcPr>
          <w:p w14:paraId="44CD8D27" w14:textId="27245A0B" w:rsidR="00BA5DBC" w:rsidRPr="000203E1" w:rsidRDefault="00BA5DBC" w:rsidP="00BA5DBC">
            <w:pPr>
              <w:tabs>
                <w:tab w:val="left" w:pos="567"/>
              </w:tabs>
              <w:jc w:val="right"/>
              <w:rPr>
                <w:iCs/>
                <w:lang w:eastAsia="lt-LT"/>
              </w:rPr>
            </w:pPr>
            <w:r w:rsidRPr="000203E1">
              <w:rPr>
                <w:iCs/>
                <w:lang w:eastAsia="lt-LT"/>
              </w:rPr>
              <w:t>Kaštų skirtumas</w:t>
            </w:r>
          </w:p>
        </w:tc>
        <w:tc>
          <w:tcPr>
            <w:tcW w:w="3239" w:type="dxa"/>
            <w:tcBorders>
              <w:right w:val="single" w:sz="4" w:space="0" w:color="auto"/>
            </w:tcBorders>
          </w:tcPr>
          <w:p w14:paraId="1CACF0B4" w14:textId="31D018D8" w:rsidR="00BA5DBC" w:rsidRPr="000203E1" w:rsidRDefault="00913A95" w:rsidP="00BA5DBC">
            <w:pPr>
              <w:tabs>
                <w:tab w:val="left" w:pos="567"/>
              </w:tabs>
              <w:jc w:val="both"/>
              <w:rPr>
                <w:i/>
                <w:iCs/>
                <w:lang w:eastAsia="lt-LT"/>
              </w:rPr>
            </w:pPr>
            <w:r>
              <w:rPr>
                <w:i/>
                <w:iCs/>
                <w:lang w:eastAsia="lt-LT"/>
              </w:rPr>
              <w:t>*******</w:t>
            </w:r>
            <w:r w:rsidR="00A11F27">
              <w:rPr>
                <w:i/>
                <w:iCs/>
                <w:lang w:eastAsia="lt-LT"/>
              </w:rPr>
              <w:t xml:space="preserve"> eur</w:t>
            </w:r>
          </w:p>
        </w:tc>
      </w:tr>
      <w:tr w:rsidR="000203E1" w:rsidRPr="000203E1" w14:paraId="49F818A3" w14:textId="77777777" w:rsidTr="00A11F27">
        <w:trPr>
          <w:trHeight w:val="267"/>
          <w:jc w:val="center"/>
        </w:trPr>
        <w:tc>
          <w:tcPr>
            <w:tcW w:w="6200" w:type="dxa"/>
            <w:tcBorders>
              <w:left w:val="single" w:sz="4" w:space="0" w:color="auto"/>
            </w:tcBorders>
          </w:tcPr>
          <w:p w14:paraId="021DB925" w14:textId="389F1BF5" w:rsidR="00BA5DBC" w:rsidRPr="000203E1" w:rsidRDefault="00BA5DBC" w:rsidP="00BA5DBC">
            <w:pPr>
              <w:tabs>
                <w:tab w:val="left" w:pos="567"/>
              </w:tabs>
              <w:jc w:val="right"/>
              <w:rPr>
                <w:iCs/>
                <w:lang w:eastAsia="lt-LT"/>
              </w:rPr>
            </w:pPr>
            <w:r w:rsidRPr="000203E1">
              <w:rPr>
                <w:iCs/>
                <w:lang w:eastAsia="lt-LT"/>
              </w:rPr>
              <w:t>Papildomi gyvenimo metai (LY)</w:t>
            </w:r>
          </w:p>
        </w:tc>
        <w:tc>
          <w:tcPr>
            <w:tcW w:w="3239" w:type="dxa"/>
            <w:tcBorders>
              <w:right w:val="single" w:sz="4" w:space="0" w:color="auto"/>
            </w:tcBorders>
          </w:tcPr>
          <w:p w14:paraId="4954817B" w14:textId="19A994DA" w:rsidR="00BA5DBC" w:rsidRPr="000203E1" w:rsidRDefault="00913A95" w:rsidP="00BA5DBC">
            <w:pPr>
              <w:tabs>
                <w:tab w:val="left" w:pos="567"/>
              </w:tabs>
              <w:jc w:val="both"/>
              <w:rPr>
                <w:i/>
                <w:iCs/>
                <w:lang w:eastAsia="lt-LT"/>
              </w:rPr>
            </w:pPr>
            <w:r>
              <w:rPr>
                <w:i/>
                <w:iCs/>
                <w:lang w:eastAsia="lt-LT"/>
              </w:rPr>
              <w:t>***</w:t>
            </w:r>
            <w:r w:rsidR="00A11F27">
              <w:rPr>
                <w:i/>
                <w:iCs/>
                <w:lang w:eastAsia="lt-LT"/>
              </w:rPr>
              <w:t xml:space="preserve"> LY‘s</w:t>
            </w:r>
          </w:p>
        </w:tc>
      </w:tr>
      <w:tr w:rsidR="000203E1" w:rsidRPr="000203E1" w14:paraId="20ADA742" w14:textId="77777777" w:rsidTr="00A11F27">
        <w:trPr>
          <w:trHeight w:val="267"/>
          <w:jc w:val="center"/>
        </w:trPr>
        <w:tc>
          <w:tcPr>
            <w:tcW w:w="6200" w:type="dxa"/>
            <w:tcBorders>
              <w:left w:val="single" w:sz="4" w:space="0" w:color="auto"/>
            </w:tcBorders>
          </w:tcPr>
          <w:p w14:paraId="0F567576" w14:textId="2606A2E9" w:rsidR="00BA5DBC" w:rsidRPr="000203E1" w:rsidRDefault="0058712F" w:rsidP="00BA5DBC">
            <w:pPr>
              <w:tabs>
                <w:tab w:val="left" w:pos="567"/>
              </w:tabs>
              <w:jc w:val="right"/>
              <w:rPr>
                <w:iCs/>
                <w:lang w:eastAsia="lt-LT"/>
              </w:rPr>
            </w:pPr>
            <w:r w:rsidRPr="000203E1">
              <w:rPr>
                <w:iCs/>
                <w:lang w:eastAsia="lt-LT"/>
              </w:rPr>
              <w:t>Papildomi k</w:t>
            </w:r>
            <w:r w:rsidR="00BA5DBC" w:rsidRPr="000203E1">
              <w:rPr>
                <w:iCs/>
                <w:lang w:eastAsia="lt-LT"/>
              </w:rPr>
              <w:t>okybiški gyvenimo metai (QALY)</w:t>
            </w:r>
          </w:p>
        </w:tc>
        <w:tc>
          <w:tcPr>
            <w:tcW w:w="3239" w:type="dxa"/>
            <w:tcBorders>
              <w:right w:val="single" w:sz="4" w:space="0" w:color="auto"/>
            </w:tcBorders>
          </w:tcPr>
          <w:p w14:paraId="02E4DAE1" w14:textId="7B65C769" w:rsidR="00BA5DBC" w:rsidRPr="000203E1" w:rsidRDefault="00913A95" w:rsidP="00BA5DBC">
            <w:pPr>
              <w:tabs>
                <w:tab w:val="left" w:pos="567"/>
              </w:tabs>
              <w:jc w:val="both"/>
              <w:rPr>
                <w:i/>
                <w:iCs/>
                <w:lang w:eastAsia="lt-LT"/>
              </w:rPr>
            </w:pPr>
            <w:r>
              <w:rPr>
                <w:i/>
                <w:iCs/>
                <w:lang w:eastAsia="lt-LT"/>
              </w:rPr>
              <w:t>***</w:t>
            </w:r>
            <w:r w:rsidR="00A11F27">
              <w:rPr>
                <w:i/>
                <w:iCs/>
                <w:lang w:eastAsia="lt-LT"/>
              </w:rPr>
              <w:t xml:space="preserve"> QALY‘s</w:t>
            </w:r>
          </w:p>
        </w:tc>
      </w:tr>
      <w:tr w:rsidR="00A11F27" w:rsidRPr="000203E1" w14:paraId="1FADA2B3" w14:textId="77777777" w:rsidTr="00A11F27">
        <w:trPr>
          <w:trHeight w:val="267"/>
          <w:jc w:val="center"/>
        </w:trPr>
        <w:tc>
          <w:tcPr>
            <w:tcW w:w="6200" w:type="dxa"/>
            <w:tcBorders>
              <w:left w:val="single" w:sz="4" w:space="0" w:color="auto"/>
            </w:tcBorders>
          </w:tcPr>
          <w:p w14:paraId="13E089E8" w14:textId="0BCEB339" w:rsidR="00A11F27" w:rsidRPr="000203E1" w:rsidRDefault="00A11F27" w:rsidP="00A11F27">
            <w:pPr>
              <w:tabs>
                <w:tab w:val="left" w:pos="567"/>
              </w:tabs>
              <w:jc w:val="right"/>
              <w:rPr>
                <w:iCs/>
                <w:lang w:eastAsia="lt-LT"/>
              </w:rPr>
            </w:pPr>
            <w:r w:rsidRPr="000203E1">
              <w:rPr>
                <w:iCs/>
                <w:lang w:eastAsia="lt-LT"/>
              </w:rPr>
              <w:t>ICER už LY</w:t>
            </w:r>
          </w:p>
        </w:tc>
        <w:tc>
          <w:tcPr>
            <w:tcW w:w="3239" w:type="dxa"/>
            <w:tcBorders>
              <w:right w:val="single" w:sz="4" w:space="0" w:color="auto"/>
            </w:tcBorders>
          </w:tcPr>
          <w:p w14:paraId="2817448D" w14:textId="7C1FBF02" w:rsidR="00A11F27" w:rsidRPr="000203E1" w:rsidRDefault="00913A95" w:rsidP="00A11F27">
            <w:pPr>
              <w:tabs>
                <w:tab w:val="left" w:pos="567"/>
              </w:tabs>
              <w:jc w:val="both"/>
              <w:rPr>
                <w:i/>
                <w:iCs/>
                <w:lang w:eastAsia="lt-LT"/>
              </w:rPr>
            </w:pPr>
            <w:r>
              <w:rPr>
                <w:i/>
                <w:iCs/>
                <w:lang w:eastAsia="lt-LT"/>
              </w:rPr>
              <w:t>*****</w:t>
            </w:r>
            <w:r w:rsidR="00A11F27">
              <w:rPr>
                <w:i/>
                <w:iCs/>
                <w:lang w:eastAsia="lt-LT"/>
              </w:rPr>
              <w:t xml:space="preserve"> eur/LY</w:t>
            </w:r>
          </w:p>
        </w:tc>
      </w:tr>
      <w:tr w:rsidR="00A11F27" w:rsidRPr="000203E1" w14:paraId="250DE960" w14:textId="77777777" w:rsidTr="00A11F27">
        <w:trPr>
          <w:trHeight w:val="267"/>
          <w:jc w:val="center"/>
        </w:trPr>
        <w:tc>
          <w:tcPr>
            <w:tcW w:w="6200" w:type="dxa"/>
            <w:tcBorders>
              <w:left w:val="single" w:sz="4" w:space="0" w:color="auto"/>
            </w:tcBorders>
          </w:tcPr>
          <w:p w14:paraId="207EFB23" w14:textId="77777777" w:rsidR="00A11F27" w:rsidRPr="000203E1" w:rsidRDefault="00A11F27" w:rsidP="00A11F27">
            <w:pPr>
              <w:tabs>
                <w:tab w:val="left" w:pos="567"/>
              </w:tabs>
              <w:jc w:val="right"/>
              <w:rPr>
                <w:iCs/>
                <w:lang w:eastAsia="lt-LT"/>
              </w:rPr>
            </w:pPr>
            <w:r w:rsidRPr="000203E1">
              <w:rPr>
                <w:iCs/>
                <w:lang w:eastAsia="lt-LT"/>
              </w:rPr>
              <w:t>ICER už QALY</w:t>
            </w:r>
          </w:p>
        </w:tc>
        <w:tc>
          <w:tcPr>
            <w:tcW w:w="3239" w:type="dxa"/>
            <w:tcBorders>
              <w:right w:val="single" w:sz="4" w:space="0" w:color="auto"/>
            </w:tcBorders>
          </w:tcPr>
          <w:p w14:paraId="4275320D" w14:textId="3BEA5C89" w:rsidR="00A11F27" w:rsidRPr="000203E1" w:rsidRDefault="00913A95" w:rsidP="00A11F27">
            <w:pPr>
              <w:tabs>
                <w:tab w:val="left" w:pos="567"/>
              </w:tabs>
              <w:jc w:val="both"/>
              <w:rPr>
                <w:i/>
                <w:iCs/>
                <w:lang w:eastAsia="lt-LT"/>
              </w:rPr>
            </w:pPr>
            <w:r>
              <w:rPr>
                <w:i/>
                <w:iCs/>
                <w:lang w:eastAsia="lt-LT"/>
              </w:rPr>
              <w:t>*****</w:t>
            </w:r>
            <w:r w:rsidR="00A11F27">
              <w:rPr>
                <w:i/>
                <w:iCs/>
                <w:lang w:eastAsia="lt-LT"/>
              </w:rPr>
              <w:t xml:space="preserve"> eur/QALY</w:t>
            </w:r>
          </w:p>
        </w:tc>
      </w:tr>
      <w:tr w:rsidR="00A11F27" w:rsidRPr="000203E1" w14:paraId="2C4C68BA" w14:textId="77777777" w:rsidTr="00A11F27">
        <w:trPr>
          <w:trHeight w:val="267"/>
          <w:jc w:val="center"/>
        </w:trPr>
        <w:tc>
          <w:tcPr>
            <w:tcW w:w="6200" w:type="dxa"/>
            <w:tcBorders>
              <w:left w:val="single" w:sz="4" w:space="0" w:color="auto"/>
              <w:bottom w:val="single" w:sz="4" w:space="0" w:color="auto"/>
              <w:right w:val="single" w:sz="4" w:space="0" w:color="auto"/>
            </w:tcBorders>
          </w:tcPr>
          <w:p w14:paraId="21BEDABF" w14:textId="3471AFB3" w:rsidR="00A11F27" w:rsidRPr="000203E1" w:rsidRDefault="00A11F27" w:rsidP="00A11F27">
            <w:pPr>
              <w:tabs>
                <w:tab w:val="left" w:pos="567"/>
              </w:tabs>
              <w:jc w:val="right"/>
              <w:rPr>
                <w:iCs/>
                <w:lang w:eastAsia="lt-LT"/>
              </w:rPr>
            </w:pPr>
            <w:r>
              <w:rPr>
                <w:iCs/>
                <w:lang w:eastAsia="lt-LT"/>
              </w:rPr>
              <w:t>Referenc</w:t>
            </w:r>
            <w:r w:rsidRPr="000203E1">
              <w:rPr>
                <w:iCs/>
                <w:lang w:eastAsia="lt-LT"/>
              </w:rPr>
              <w:t>inė kaštų naudingumo vertė</w:t>
            </w:r>
          </w:p>
        </w:tc>
        <w:tc>
          <w:tcPr>
            <w:tcW w:w="3239" w:type="dxa"/>
            <w:tcBorders>
              <w:left w:val="single" w:sz="4" w:space="0" w:color="auto"/>
              <w:bottom w:val="single" w:sz="4" w:space="0" w:color="auto"/>
              <w:right w:val="single" w:sz="4" w:space="0" w:color="auto"/>
            </w:tcBorders>
          </w:tcPr>
          <w:p w14:paraId="31DAA72E" w14:textId="0BD7BD98" w:rsidR="00A11F27" w:rsidRPr="000203E1" w:rsidRDefault="00913A95" w:rsidP="00A11F27">
            <w:pPr>
              <w:tabs>
                <w:tab w:val="left" w:pos="567"/>
              </w:tabs>
              <w:jc w:val="both"/>
              <w:rPr>
                <w:i/>
                <w:iCs/>
                <w:lang w:eastAsia="lt-LT"/>
              </w:rPr>
            </w:pPr>
            <w:r>
              <w:rPr>
                <w:i/>
                <w:iCs/>
                <w:lang w:eastAsia="lt-LT"/>
              </w:rPr>
              <w:t>*****</w:t>
            </w:r>
            <w:r w:rsidR="00A11F27">
              <w:rPr>
                <w:i/>
                <w:iCs/>
                <w:lang w:eastAsia="lt-LT"/>
              </w:rPr>
              <w:t xml:space="preserve"> eur/QALY</w:t>
            </w:r>
          </w:p>
        </w:tc>
      </w:tr>
    </w:tbl>
    <w:p w14:paraId="5FC8C737" w14:textId="4136B7F4" w:rsidR="0035172D" w:rsidRPr="000203E1" w:rsidRDefault="00E5102E" w:rsidP="0035172D">
      <w:pPr>
        <w:tabs>
          <w:tab w:val="left" w:pos="567"/>
        </w:tabs>
        <w:jc w:val="both"/>
        <w:rPr>
          <w:iCs/>
          <w:sz w:val="20"/>
          <w:lang w:eastAsia="lt-LT"/>
        </w:rPr>
      </w:pPr>
      <w:r w:rsidRPr="000203E1">
        <w:rPr>
          <w:iCs/>
          <w:sz w:val="20"/>
          <w:lang w:eastAsia="lt-LT"/>
        </w:rPr>
        <w:t xml:space="preserve">ICER </w:t>
      </w:r>
      <w:r w:rsidR="00453862" w:rsidRPr="000203E1">
        <w:rPr>
          <w:iCs/>
          <w:sz w:val="20"/>
          <w:lang w:eastAsia="lt-LT"/>
        </w:rPr>
        <w:t>– (</w:t>
      </w:r>
      <w:r w:rsidR="00453862" w:rsidRPr="000203E1">
        <w:rPr>
          <w:i/>
          <w:sz w:val="20"/>
          <w:lang w:eastAsia="lt-LT"/>
        </w:rPr>
        <w:t>angl. incremental cost-effectiveness ratio</w:t>
      </w:r>
      <w:r w:rsidR="00453862" w:rsidRPr="000203E1">
        <w:rPr>
          <w:iCs/>
          <w:sz w:val="20"/>
          <w:lang w:eastAsia="lt-LT"/>
        </w:rPr>
        <w:t>) inkrementinis kaštų naudingumo koeficientas</w:t>
      </w:r>
      <w:r w:rsidRPr="000203E1">
        <w:rPr>
          <w:iCs/>
          <w:sz w:val="20"/>
          <w:lang w:eastAsia="lt-LT"/>
        </w:rPr>
        <w:t>; LY –</w:t>
      </w:r>
      <w:r w:rsidR="00453862" w:rsidRPr="000203E1">
        <w:rPr>
          <w:iCs/>
          <w:sz w:val="20"/>
          <w:lang w:eastAsia="lt-LT"/>
        </w:rPr>
        <w:t xml:space="preserve"> (</w:t>
      </w:r>
      <w:r w:rsidR="00453862" w:rsidRPr="000203E1">
        <w:rPr>
          <w:i/>
          <w:sz w:val="20"/>
          <w:lang w:eastAsia="lt-LT"/>
        </w:rPr>
        <w:t>angl. life years</w:t>
      </w:r>
      <w:r w:rsidR="00453862" w:rsidRPr="000203E1">
        <w:rPr>
          <w:iCs/>
          <w:sz w:val="20"/>
          <w:lang w:eastAsia="lt-LT"/>
        </w:rPr>
        <w:t>) gyvenimo metai</w:t>
      </w:r>
      <w:r w:rsidRPr="000203E1">
        <w:rPr>
          <w:iCs/>
          <w:sz w:val="20"/>
          <w:lang w:eastAsia="lt-LT"/>
        </w:rPr>
        <w:t xml:space="preserve">; QALY- </w:t>
      </w:r>
      <w:r w:rsidR="00453862" w:rsidRPr="000203E1">
        <w:rPr>
          <w:iCs/>
          <w:sz w:val="20"/>
          <w:lang w:eastAsia="lt-LT"/>
        </w:rPr>
        <w:t>(</w:t>
      </w:r>
      <w:r w:rsidR="00453862" w:rsidRPr="000203E1">
        <w:rPr>
          <w:i/>
          <w:sz w:val="20"/>
          <w:lang w:eastAsia="lt-LT"/>
        </w:rPr>
        <w:t xml:space="preserve">angl. quality adjusted life years) </w:t>
      </w:r>
      <w:r w:rsidR="00453862" w:rsidRPr="000203E1">
        <w:rPr>
          <w:iCs/>
          <w:sz w:val="20"/>
          <w:lang w:eastAsia="lt-LT"/>
        </w:rPr>
        <w:t>kokybiški gyvenimo metai.</w:t>
      </w:r>
    </w:p>
    <w:p w14:paraId="33875138" w14:textId="77777777" w:rsidR="0035172D" w:rsidRPr="000203E1" w:rsidRDefault="0035172D" w:rsidP="00A93AA6">
      <w:pPr>
        <w:tabs>
          <w:tab w:val="left" w:pos="426"/>
        </w:tabs>
        <w:rPr>
          <w:b/>
          <w:bCs/>
          <w:caps/>
        </w:rPr>
      </w:pPr>
    </w:p>
    <w:p w14:paraId="4FC424F9" w14:textId="4E767245" w:rsidR="00C62B36" w:rsidRDefault="00C62B36" w:rsidP="00CC09D4">
      <w:pPr>
        <w:pStyle w:val="ListParagraph"/>
        <w:numPr>
          <w:ilvl w:val="0"/>
          <w:numId w:val="12"/>
        </w:numPr>
        <w:tabs>
          <w:tab w:val="left" w:pos="567"/>
        </w:tabs>
        <w:ind w:hanging="720"/>
        <w:rPr>
          <w:b/>
          <w:bCs/>
          <w:caps/>
        </w:rPr>
      </w:pPr>
      <w:r w:rsidRPr="000203E1">
        <w:rPr>
          <w:b/>
          <w:bCs/>
          <w:caps/>
        </w:rPr>
        <w:t xml:space="preserve">Pacientų organizacijų pateikti duomenys </w:t>
      </w:r>
    </w:p>
    <w:p w14:paraId="54351841" w14:textId="77777777" w:rsidR="00C9728E" w:rsidRPr="000203E1" w:rsidRDefault="00C9728E" w:rsidP="00C9728E">
      <w:pPr>
        <w:pStyle w:val="ListParagraph"/>
        <w:tabs>
          <w:tab w:val="left" w:pos="567"/>
        </w:tabs>
        <w:rPr>
          <w:b/>
          <w:bCs/>
          <w:caps/>
        </w:rPr>
      </w:pPr>
    </w:p>
    <w:p w14:paraId="62992180" w14:textId="704BE14E" w:rsidR="00937907" w:rsidRPr="000203E1" w:rsidRDefault="00937907" w:rsidP="00937907">
      <w:pPr>
        <w:spacing w:after="120"/>
        <w:jc w:val="both"/>
      </w:pPr>
      <w:r w:rsidRPr="000203E1">
        <w:t xml:space="preserve">Pacientų organizacijos pozicija </w:t>
      </w:r>
      <w:r w:rsidR="00880A44" w:rsidRPr="000203E1">
        <w:t>ne</w:t>
      </w:r>
      <w:r w:rsidRPr="000203E1">
        <w:t>pateikta.</w:t>
      </w:r>
    </w:p>
    <w:p w14:paraId="03E73D82" w14:textId="77777777" w:rsidR="00D417D2" w:rsidRPr="000203E1" w:rsidRDefault="00D417D2" w:rsidP="00937907">
      <w:pPr>
        <w:spacing w:after="120"/>
        <w:jc w:val="both"/>
      </w:pPr>
    </w:p>
    <w:p w14:paraId="3D3277FA" w14:textId="23C445BF" w:rsidR="00C62B36" w:rsidRDefault="00D67BAF" w:rsidP="00CC09D4">
      <w:pPr>
        <w:pStyle w:val="ListParagraph"/>
        <w:numPr>
          <w:ilvl w:val="0"/>
          <w:numId w:val="12"/>
        </w:numPr>
        <w:tabs>
          <w:tab w:val="left" w:pos="567"/>
        </w:tabs>
        <w:ind w:hanging="720"/>
        <w:rPr>
          <w:b/>
          <w:bCs/>
          <w:caps/>
        </w:rPr>
      </w:pPr>
      <w:r w:rsidRPr="00D67BAF">
        <w:rPr>
          <w:b/>
          <w:bCs/>
          <w:caps/>
        </w:rPr>
        <w:t xml:space="preserve">SVEIKATOS PRIEŽIŪROS SPECIALISTŲ </w:t>
      </w:r>
      <w:r w:rsidR="00C62B36" w:rsidRPr="000203E1">
        <w:rPr>
          <w:b/>
          <w:bCs/>
          <w:caps/>
        </w:rPr>
        <w:t>organizacijų pateikti duomenys</w:t>
      </w:r>
    </w:p>
    <w:p w14:paraId="044D5084" w14:textId="77777777" w:rsidR="00C9728E" w:rsidRPr="000203E1" w:rsidRDefault="00C9728E" w:rsidP="00C9728E">
      <w:pPr>
        <w:pStyle w:val="ListParagraph"/>
        <w:tabs>
          <w:tab w:val="left" w:pos="567"/>
        </w:tabs>
        <w:rPr>
          <w:b/>
          <w:bCs/>
          <w:caps/>
        </w:rPr>
      </w:pPr>
    </w:p>
    <w:p w14:paraId="5D8CC48C" w14:textId="3C220F74" w:rsidR="00662983" w:rsidRPr="000203E1" w:rsidRDefault="00D67BAF" w:rsidP="00662983">
      <w:pPr>
        <w:spacing w:after="120"/>
        <w:jc w:val="both"/>
      </w:pPr>
      <w:r>
        <w:t>S</w:t>
      </w:r>
      <w:r w:rsidRPr="0089345A">
        <w:rPr>
          <w:bCs/>
        </w:rPr>
        <w:t>veikatos priežiūros specialistų</w:t>
      </w:r>
      <w:r w:rsidRPr="00D67BAF">
        <w:rPr>
          <w:b/>
        </w:rPr>
        <w:t xml:space="preserve"> </w:t>
      </w:r>
      <w:r w:rsidR="00937907" w:rsidRPr="000203E1">
        <w:t xml:space="preserve">organizacijos pozicija pateikta. </w:t>
      </w:r>
      <w:r w:rsidR="00662983" w:rsidRPr="000203E1">
        <w:t>Žr. priedą</w:t>
      </w:r>
      <w:r w:rsidR="00B53E5A">
        <w:t xml:space="preserve"> -</w:t>
      </w:r>
      <w:r w:rsidR="00B53E5A" w:rsidRPr="00B53E5A">
        <w:t xml:space="preserve"> </w:t>
      </w:r>
      <w:r w:rsidR="00B53E5A" w:rsidRPr="00B53E5A">
        <w:rPr>
          <w:b/>
          <w:bCs/>
        </w:rPr>
        <w:t>Lietuvos gydytojų hematologų patariamojo susitikimo, vykusio 2023 m. gegužės 25 d., protokolas</w:t>
      </w:r>
      <w:r w:rsidR="00937907" w:rsidRPr="000203E1">
        <w:t>.</w:t>
      </w:r>
      <w:r w:rsidR="0028391A">
        <w:t xml:space="preserve"> </w:t>
      </w:r>
    </w:p>
    <w:p w14:paraId="3701D46A" w14:textId="77777777" w:rsidR="00A042B9" w:rsidRPr="000203E1" w:rsidRDefault="00A042B9" w:rsidP="00662983">
      <w:pPr>
        <w:spacing w:after="120"/>
        <w:jc w:val="both"/>
      </w:pPr>
    </w:p>
    <w:p w14:paraId="78F23ECB" w14:textId="3ED5BFD5" w:rsidR="002F0E4F" w:rsidRPr="000203E1" w:rsidRDefault="002F0E4F" w:rsidP="00CC09D4">
      <w:pPr>
        <w:pStyle w:val="ListParagraph"/>
        <w:numPr>
          <w:ilvl w:val="0"/>
          <w:numId w:val="12"/>
        </w:numPr>
        <w:tabs>
          <w:tab w:val="left" w:pos="567"/>
        </w:tabs>
        <w:ind w:hanging="720"/>
        <w:rPr>
          <w:b/>
          <w:bCs/>
          <w:caps/>
        </w:rPr>
      </w:pPr>
      <w:r w:rsidRPr="000203E1">
        <w:rPr>
          <w:b/>
          <w:bCs/>
          <w:caps/>
        </w:rPr>
        <w:t>Išvad</w:t>
      </w:r>
      <w:r w:rsidR="00B811A4">
        <w:rPr>
          <w:b/>
          <w:bCs/>
          <w:caps/>
        </w:rPr>
        <w:t>OS</w:t>
      </w:r>
      <w:r w:rsidRPr="000203E1">
        <w:rPr>
          <w:b/>
          <w:bCs/>
          <w:caps/>
        </w:rPr>
        <w:t xml:space="preserve"> </w:t>
      </w:r>
    </w:p>
    <w:p w14:paraId="30069D85" w14:textId="77777777" w:rsidR="0061611B" w:rsidRPr="000203E1" w:rsidRDefault="0061611B" w:rsidP="0061611B">
      <w:pPr>
        <w:ind w:left="360"/>
        <w:rPr>
          <w:i/>
          <w:szCs w:val="22"/>
        </w:rPr>
      </w:pPr>
    </w:p>
    <w:tbl>
      <w:tblPr>
        <w:tblStyle w:val="TableGrid"/>
        <w:tblW w:w="0" w:type="auto"/>
        <w:tblInd w:w="-5" w:type="dxa"/>
        <w:tblLook w:val="04A0" w:firstRow="1" w:lastRow="0" w:firstColumn="1" w:lastColumn="0" w:noHBand="0" w:noVBand="1"/>
      </w:tblPr>
      <w:tblGrid>
        <w:gridCol w:w="4820"/>
        <w:gridCol w:w="4814"/>
      </w:tblGrid>
      <w:tr w:rsidR="00B811A4" w:rsidRPr="00B811A4" w14:paraId="4D5EFB83" w14:textId="77777777" w:rsidTr="007111C4">
        <w:trPr>
          <w:trHeight w:val="510"/>
        </w:trPr>
        <w:tc>
          <w:tcPr>
            <w:tcW w:w="9634" w:type="dxa"/>
            <w:gridSpan w:val="2"/>
            <w:vAlign w:val="center"/>
          </w:tcPr>
          <w:p w14:paraId="294EC16B"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3"/>
                <w:szCs w:val="23"/>
              </w:rPr>
            </w:pPr>
            <w:bookmarkStart w:id="2" w:name="_Hlk185430554"/>
            <w:r w:rsidRPr="00B811A4">
              <w:rPr>
                <w:rStyle w:val="Style2"/>
                <w:rFonts w:eastAsia="MS Gothic"/>
                <w:b/>
                <w:bCs/>
                <w:sz w:val="23"/>
                <w:szCs w:val="23"/>
              </w:rPr>
              <w:t>Palyginamasis veiksmingumas</w:t>
            </w:r>
          </w:p>
        </w:tc>
      </w:tr>
      <w:tr w:rsidR="00B811A4" w:rsidRPr="00B811A4" w14:paraId="30B67515" w14:textId="77777777" w:rsidTr="007111C4">
        <w:tc>
          <w:tcPr>
            <w:tcW w:w="4820" w:type="dxa"/>
          </w:tcPr>
          <w:p w14:paraId="4FE3C208" w14:textId="0FA394CE"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1397324644"/>
                <w15:color w:val="FFCC00"/>
                <w14:checkbox>
                  <w14:checked w14:val="1"/>
                  <w14:checkedState w14:val="2612" w14:font="MS Gothic"/>
                  <w14:uncheckedState w14:val="2610" w14:font="MS Gothic"/>
                </w14:checkbox>
              </w:sdtPr>
              <w:sdtEndPr>
                <w:rPr>
                  <w:rStyle w:val="Style2"/>
                </w:rPr>
              </w:sdtEndPr>
              <w:sdtContent>
                <w:r w:rsidR="00A14B3A">
                  <w:rPr>
                    <w:rStyle w:val="Style2"/>
                    <w:rFonts w:ascii="MS Gothic" w:eastAsia="MS Gothic" w:hAnsi="MS Gothic" w:hint="eastAsia"/>
                    <w:sz w:val="23"/>
                    <w:szCs w:val="23"/>
                  </w:rPr>
                  <w:t>☒</w:t>
                </w:r>
              </w:sdtContent>
            </w:sdt>
            <w:r w:rsidR="00B811A4" w:rsidRPr="00B811A4">
              <w:rPr>
                <w:rStyle w:val="Style2"/>
                <w:sz w:val="23"/>
                <w:szCs w:val="23"/>
              </w:rPr>
              <w:t xml:space="preserve"> 29</w:t>
            </w:r>
            <w:r w:rsidR="00B811A4" w:rsidRPr="00B811A4">
              <w:rPr>
                <w:sz w:val="23"/>
                <w:szCs w:val="23"/>
              </w:rPr>
              <w:t>.1.1 yra didesnis, lyginant su įprasta klinikine praktika</w:t>
            </w:r>
          </w:p>
          <w:p w14:paraId="6F9786E4"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231EDECD" w14:textId="77777777"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sz w:val="23"/>
                <w:szCs w:val="23"/>
              </w:rPr>
            </w:pPr>
            <w:sdt>
              <w:sdtPr>
                <w:rPr>
                  <w:rStyle w:val="Style2"/>
                  <w:sz w:val="23"/>
                  <w:szCs w:val="23"/>
                </w:rPr>
                <w:id w:val="418297090"/>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w:t>
            </w:r>
            <w:r w:rsidR="00B811A4" w:rsidRPr="00B811A4">
              <w:rPr>
                <w:rStyle w:val="Style2"/>
                <w:sz w:val="23"/>
                <w:szCs w:val="23"/>
              </w:rPr>
              <w:t>29</w:t>
            </w:r>
            <w:r w:rsidR="00B811A4" w:rsidRPr="00B811A4">
              <w:rPr>
                <w:sz w:val="23"/>
                <w:szCs w:val="23"/>
              </w:rPr>
              <w:t>.1.2 iš esmės nesiskiria, lyginant su įprasta klinikine praktika</w:t>
            </w:r>
          </w:p>
        </w:tc>
        <w:tc>
          <w:tcPr>
            <w:tcW w:w="4814" w:type="dxa"/>
          </w:tcPr>
          <w:p w14:paraId="72562F9E" w14:textId="77777777"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724755596"/>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w:t>
            </w:r>
            <w:r w:rsidR="00B811A4" w:rsidRPr="00B811A4">
              <w:rPr>
                <w:rStyle w:val="Style2"/>
                <w:sz w:val="23"/>
                <w:szCs w:val="23"/>
              </w:rPr>
              <w:t>29</w:t>
            </w:r>
            <w:r w:rsidR="00B811A4" w:rsidRPr="00B811A4">
              <w:rPr>
                <w:sz w:val="23"/>
                <w:szCs w:val="23"/>
              </w:rPr>
              <w:t xml:space="preserve">.1.3 yra neįrodytas kaip didesnis  ar iš esmės nesiskiriantis, lyginant su įprasta klinikine praktika  </w:t>
            </w:r>
          </w:p>
          <w:p w14:paraId="6F6DB5BC"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5EE1D885" w14:textId="77777777"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1862168479"/>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w:t>
            </w:r>
            <w:r w:rsidR="00B811A4" w:rsidRPr="00B811A4">
              <w:rPr>
                <w:rStyle w:val="Style2"/>
                <w:sz w:val="23"/>
                <w:szCs w:val="23"/>
              </w:rPr>
              <w:t>29</w:t>
            </w:r>
            <w:r w:rsidR="00B811A4" w:rsidRPr="00B811A4">
              <w:rPr>
                <w:sz w:val="23"/>
                <w:szCs w:val="23"/>
              </w:rPr>
              <w:t>.1.4 yra mažesnis, lyginant su įprasta klinikine praktika</w:t>
            </w:r>
          </w:p>
          <w:p w14:paraId="193C3D76"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370E94DC" w14:textId="4EC80DB9"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1857960180"/>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w:t>
            </w:r>
            <w:r w:rsidR="00B811A4" w:rsidRPr="00B811A4">
              <w:rPr>
                <w:rStyle w:val="Style2"/>
                <w:sz w:val="23"/>
                <w:szCs w:val="23"/>
              </w:rPr>
              <w:t>29</w:t>
            </w:r>
            <w:r w:rsidR="00B811A4" w:rsidRPr="00B811A4">
              <w:rPr>
                <w:sz w:val="23"/>
                <w:szCs w:val="23"/>
              </w:rPr>
              <w:t>.1.5 pateikti duomenys apie palyginamąjį veiksmingumą yra netinkami vertinti</w:t>
            </w:r>
          </w:p>
          <w:p w14:paraId="45719037"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3"/>
                <w:szCs w:val="23"/>
              </w:rPr>
            </w:pPr>
          </w:p>
        </w:tc>
      </w:tr>
      <w:bookmarkEnd w:id="2"/>
      <w:tr w:rsidR="00B811A4" w:rsidRPr="00B811A4" w14:paraId="0E0F5168" w14:textId="77777777" w:rsidTr="00743956">
        <w:trPr>
          <w:trHeight w:val="510"/>
        </w:trPr>
        <w:tc>
          <w:tcPr>
            <w:tcW w:w="9634" w:type="dxa"/>
            <w:gridSpan w:val="2"/>
            <w:vAlign w:val="center"/>
          </w:tcPr>
          <w:p w14:paraId="62B67E12"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3"/>
                <w:szCs w:val="23"/>
              </w:rPr>
            </w:pPr>
            <w:r w:rsidRPr="00B811A4">
              <w:rPr>
                <w:rStyle w:val="Style2"/>
                <w:rFonts w:eastAsia="MS Gothic"/>
                <w:b/>
                <w:bCs/>
                <w:sz w:val="23"/>
                <w:szCs w:val="23"/>
              </w:rPr>
              <w:t>Kaštų naudingumas</w:t>
            </w:r>
          </w:p>
        </w:tc>
      </w:tr>
      <w:tr w:rsidR="00B811A4" w:rsidRPr="00B811A4" w14:paraId="6A2F62B2" w14:textId="77777777" w:rsidTr="00743956">
        <w:tc>
          <w:tcPr>
            <w:tcW w:w="4820" w:type="dxa"/>
          </w:tcPr>
          <w:p w14:paraId="7CB2C697" w14:textId="44A4E1DF"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301657889"/>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29.2.1 atitinka referencinę naudingumo vertę taikant arba netaikant</w:t>
            </w:r>
            <w:r w:rsidR="00437623">
              <w:rPr>
                <w:b/>
                <w:bCs/>
                <w:sz w:val="23"/>
                <w:szCs w:val="23"/>
              </w:rPr>
              <w:t xml:space="preserve"> </w:t>
            </w:r>
            <w:r w:rsidR="00B811A4" w:rsidRPr="00B811A4">
              <w:rPr>
                <w:sz w:val="23"/>
                <w:szCs w:val="23"/>
              </w:rPr>
              <w:t>PGS</w:t>
            </w:r>
          </w:p>
          <w:p w14:paraId="71797774"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5BE88CDB" w14:textId="60C4FFA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3"/>
                <w:szCs w:val="23"/>
              </w:rPr>
            </w:pPr>
          </w:p>
        </w:tc>
        <w:tc>
          <w:tcPr>
            <w:tcW w:w="4814" w:type="dxa"/>
          </w:tcPr>
          <w:p w14:paraId="0370A72C" w14:textId="3871846A"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sdt>
              <w:sdtPr>
                <w:rPr>
                  <w:rStyle w:val="Style2"/>
                  <w:sz w:val="23"/>
                  <w:szCs w:val="23"/>
                </w:rPr>
                <w:id w:val="791860283"/>
                <w15:color w:val="FFCC00"/>
                <w14:checkbox>
                  <w14:checked w14:val="1"/>
                  <w14:checkedState w14:val="2612" w14:font="MS Gothic"/>
                  <w14:uncheckedState w14:val="2610" w14:font="MS Gothic"/>
                </w14:checkbox>
              </w:sdtPr>
              <w:sdtEndPr>
                <w:rPr>
                  <w:rStyle w:val="Style2"/>
                </w:rPr>
              </w:sdtEndPr>
              <w:sdtContent>
                <w:r w:rsidR="00A11F27">
                  <w:rPr>
                    <w:rStyle w:val="Style2"/>
                    <w:rFonts w:ascii="MS Gothic" w:eastAsia="MS Gothic" w:hAnsi="MS Gothic" w:hint="eastAsia"/>
                    <w:sz w:val="23"/>
                    <w:szCs w:val="23"/>
                  </w:rPr>
                  <w:t>☒</w:t>
                </w:r>
              </w:sdtContent>
            </w:sdt>
            <w:r w:rsidR="00B811A4" w:rsidRPr="00B811A4">
              <w:rPr>
                <w:sz w:val="23"/>
                <w:szCs w:val="23"/>
              </w:rPr>
              <w:t xml:space="preserve"> 29.2.3 neatitinka referencinės naudingumo vertės taikant arba netaikant PGS</w:t>
            </w:r>
          </w:p>
          <w:p w14:paraId="13C9EEE5"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289E6691"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3"/>
                <w:szCs w:val="23"/>
              </w:rPr>
            </w:pPr>
          </w:p>
          <w:p w14:paraId="5FD1976C" w14:textId="77777777" w:rsidR="00B811A4" w:rsidRPr="00B811A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3"/>
                <w:szCs w:val="23"/>
              </w:rPr>
            </w:pPr>
            <w:sdt>
              <w:sdtPr>
                <w:rPr>
                  <w:rStyle w:val="Style2"/>
                  <w:sz w:val="23"/>
                  <w:szCs w:val="23"/>
                </w:rPr>
                <w:id w:val="-943849855"/>
                <w15:color w:val="FFCC00"/>
                <w14:checkbox>
                  <w14:checked w14:val="0"/>
                  <w14:checkedState w14:val="2612" w14:font="MS Gothic"/>
                  <w14:uncheckedState w14:val="2610" w14:font="MS Gothic"/>
                </w14:checkbox>
              </w:sdtPr>
              <w:sdtEndPr>
                <w:rPr>
                  <w:rStyle w:val="Style2"/>
                </w:rPr>
              </w:sdtEndPr>
              <w:sdtContent>
                <w:r w:rsidR="00B811A4" w:rsidRPr="00B811A4">
                  <w:rPr>
                    <w:rStyle w:val="Style2"/>
                    <w:rFonts w:ascii="Segoe UI Symbol" w:eastAsia="MS Gothic" w:hAnsi="Segoe UI Symbol" w:cs="Segoe UI Symbol"/>
                    <w:sz w:val="23"/>
                    <w:szCs w:val="23"/>
                  </w:rPr>
                  <w:t>☐</w:t>
                </w:r>
              </w:sdtContent>
            </w:sdt>
            <w:r w:rsidR="00B811A4" w:rsidRPr="00B811A4">
              <w:rPr>
                <w:sz w:val="23"/>
                <w:szCs w:val="23"/>
              </w:rPr>
              <w:t xml:space="preserve"> 29.2.5 pateikti duomenys apie kaštų naudingumą yra netinkami vertinti</w:t>
            </w:r>
          </w:p>
          <w:p w14:paraId="06AB06C5" w14:textId="77777777" w:rsidR="00B811A4" w:rsidRPr="00B811A4" w:rsidRDefault="00B811A4"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3"/>
                <w:szCs w:val="23"/>
              </w:rPr>
            </w:pPr>
          </w:p>
        </w:tc>
      </w:tr>
      <w:tr w:rsidR="007111C4" w:rsidRPr="00B811A4" w14:paraId="632C9193" w14:textId="77777777" w:rsidTr="00027464">
        <w:tc>
          <w:tcPr>
            <w:tcW w:w="9634" w:type="dxa"/>
            <w:gridSpan w:val="2"/>
          </w:tcPr>
          <w:p w14:paraId="15C289C9" w14:textId="47C5A3CE" w:rsidR="007111C4" w:rsidRDefault="00094EF6" w:rsidP="00743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sz w:val="23"/>
                <w:szCs w:val="23"/>
              </w:rPr>
            </w:pPr>
            <w:sdt>
              <w:sdtPr>
                <w:rPr>
                  <w:rStyle w:val="Style2"/>
                  <w:sz w:val="23"/>
                  <w:szCs w:val="23"/>
                </w:rPr>
                <w:id w:val="1266579562"/>
                <w15:color w:val="FFCC00"/>
                <w14:checkbox>
                  <w14:checked w14:val="0"/>
                  <w14:checkedState w14:val="2612" w14:font="MS Gothic"/>
                  <w14:uncheckedState w14:val="2610" w14:font="MS Gothic"/>
                </w14:checkbox>
              </w:sdtPr>
              <w:sdtEndPr>
                <w:rPr>
                  <w:rStyle w:val="Style2"/>
                </w:rPr>
              </w:sdtEndPr>
              <w:sdtContent>
                <w:r w:rsidR="007111C4" w:rsidRPr="009300B3">
                  <w:rPr>
                    <w:rStyle w:val="Style2"/>
                    <w:rFonts w:ascii="Segoe UI Symbol" w:eastAsia="MS Gothic" w:hAnsi="Segoe UI Symbol" w:cs="Segoe UI Symbol"/>
                    <w:sz w:val="23"/>
                    <w:szCs w:val="23"/>
                  </w:rPr>
                  <w:t>☐</w:t>
                </w:r>
              </w:sdtContent>
            </w:sdt>
            <w:r w:rsidR="007111C4">
              <w:rPr>
                <w:sz w:val="23"/>
                <w:szCs w:val="23"/>
              </w:rPr>
              <w:t xml:space="preserve"> </w:t>
            </w:r>
            <w:r w:rsidR="007111C4" w:rsidRPr="007111C4">
              <w:rPr>
                <w:color w:val="000000"/>
                <w:sz w:val="23"/>
                <w:szCs w:val="23"/>
              </w:rPr>
              <w:t>Vykdant Aprašo &lt;17</w:t>
            </w:r>
            <w:r w:rsidR="007111C4" w:rsidRPr="007111C4">
              <w:rPr>
                <w:color w:val="000000"/>
                <w:sz w:val="23"/>
                <w:szCs w:val="23"/>
                <w:vertAlign w:val="superscript"/>
              </w:rPr>
              <w:t>3</w:t>
            </w:r>
            <w:r w:rsidR="007111C4" w:rsidRPr="007111C4">
              <w:rPr>
                <w:color w:val="000000"/>
                <w:sz w:val="23"/>
                <w:szCs w:val="23"/>
              </w:rPr>
              <w:t>.1&gt;&lt;17</w:t>
            </w:r>
            <w:r w:rsidR="007111C4" w:rsidRPr="007111C4">
              <w:rPr>
                <w:color w:val="000000"/>
                <w:sz w:val="23"/>
                <w:szCs w:val="23"/>
                <w:vertAlign w:val="superscript"/>
              </w:rPr>
              <w:t>3</w:t>
            </w:r>
            <w:r w:rsidR="007111C4" w:rsidRPr="007111C4">
              <w:rPr>
                <w:color w:val="000000"/>
                <w:sz w:val="23"/>
                <w:szCs w:val="23"/>
              </w:rPr>
              <w:t>.2&gt;&lt;17</w:t>
            </w:r>
            <w:r w:rsidR="007111C4" w:rsidRPr="007111C4">
              <w:rPr>
                <w:color w:val="000000"/>
                <w:sz w:val="23"/>
                <w:szCs w:val="23"/>
                <w:vertAlign w:val="superscript"/>
              </w:rPr>
              <w:t>3</w:t>
            </w:r>
            <w:r w:rsidR="007111C4" w:rsidRPr="007111C4">
              <w:rPr>
                <w:color w:val="000000"/>
                <w:sz w:val="23"/>
                <w:szCs w:val="23"/>
              </w:rPr>
              <w:t>.3&gt; punktą vaistinio (-ų) preparato (-ų) ekonominis vertinimas neatliekamas, išvados dėl kaštų naudingumo neteikiamos</w:t>
            </w:r>
          </w:p>
        </w:tc>
      </w:tr>
    </w:tbl>
    <w:p w14:paraId="08D5B3B6" w14:textId="292D1124" w:rsidR="0061611B" w:rsidRPr="000203E1" w:rsidRDefault="0061611B" w:rsidP="0061611B">
      <w:pPr>
        <w:rPr>
          <w:i/>
          <w:szCs w:val="22"/>
        </w:rPr>
      </w:pPr>
    </w:p>
    <w:p w14:paraId="1B85C083" w14:textId="77777777" w:rsidR="009E44AE" w:rsidRPr="000203E1" w:rsidRDefault="009E44AE" w:rsidP="00381024"/>
    <w:p w14:paraId="3B2D1F25" w14:textId="3A80E19F" w:rsidR="000001B0" w:rsidRPr="000203E1" w:rsidRDefault="000001B0" w:rsidP="00CC09D4">
      <w:pPr>
        <w:pStyle w:val="ListParagraph"/>
        <w:numPr>
          <w:ilvl w:val="0"/>
          <w:numId w:val="12"/>
        </w:numPr>
        <w:ind w:left="567" w:hanging="567"/>
      </w:pPr>
      <w:r w:rsidRPr="000203E1">
        <w:rPr>
          <w:b/>
        </w:rPr>
        <w:t>REKOME</w:t>
      </w:r>
      <w:r w:rsidR="00D83182" w:rsidRPr="000203E1">
        <w:rPr>
          <w:b/>
        </w:rPr>
        <w:t>N</w:t>
      </w:r>
      <w:r w:rsidRPr="000203E1">
        <w:rPr>
          <w:b/>
        </w:rPr>
        <w:t>DACIJA</w:t>
      </w:r>
    </w:p>
    <w:p w14:paraId="35E33D78" w14:textId="59232BB3" w:rsidR="00B811A4" w:rsidRPr="00D05364" w:rsidRDefault="00B811A4" w:rsidP="00B811A4">
      <w:pPr>
        <w:pStyle w:val="ListParagraph"/>
        <w:ind w:left="567"/>
        <w:rPr>
          <w:b/>
        </w:rPr>
      </w:pPr>
    </w:p>
    <w:p w14:paraId="48BEE35B" w14:textId="45320872" w:rsidR="00B811A4" w:rsidRDefault="00B811A4" w:rsidP="00081566">
      <w:pPr>
        <w:spacing w:line="360" w:lineRule="auto"/>
        <w:jc w:val="both"/>
        <w:rPr>
          <w:color w:val="000000"/>
          <w:lang w:eastAsia="lt-LT"/>
        </w:rPr>
      </w:pPr>
      <w:r w:rsidRPr="00E33EFF">
        <w:t xml:space="preserve">Vadovaujantis </w:t>
      </w:r>
      <w:r>
        <w:t>V</w:t>
      </w:r>
      <w:r w:rsidRPr="00E33EFF">
        <w:t>aistinių preparatų ir medicinos pagalbos priemonių įrašymo į kompensavimo sąrašus ir jų keitimo tvarkos aprašo</w:t>
      </w:r>
      <w:r>
        <w:t>, patvirtinto</w:t>
      </w:r>
      <w:r w:rsidRPr="00E33EFF">
        <w:t xml:space="preserve"> Lietuvos Respublikos sveikatos apsaugos ministro 2002 m. balandžio 5 d. įsakymu Nr. V-159 „Dėl vaistinių preparatų ir medicinos pagalbos priemonių įrašymo į kompensavimo sąrašus ir jų keitimo tvarkos aprašo patvirtinimo“</w:t>
      </w:r>
      <w:r>
        <w:t>,</w:t>
      </w:r>
      <w:r w:rsidRPr="00E33EFF">
        <w:t xml:space="preserve"> </w:t>
      </w:r>
      <w:r w:rsidR="00A11F27">
        <w:t>3</w:t>
      </w:r>
      <w:r w:rsidR="00A11F27" w:rsidRPr="00603B3A">
        <w:rPr>
          <w:lang w:eastAsia="lt-LT"/>
        </w:rPr>
        <w:t>0</w:t>
      </w:r>
      <w:r w:rsidR="00A11F27" w:rsidRPr="00603B3A">
        <w:rPr>
          <w:vertAlign w:val="superscript"/>
          <w:lang w:eastAsia="lt-LT"/>
        </w:rPr>
        <w:t>1</w:t>
      </w:r>
      <w:r w:rsidR="00A11F27" w:rsidRPr="00603B3A">
        <w:rPr>
          <w:lang w:eastAsia="lt-LT"/>
        </w:rPr>
        <w:t>.2 papunkčiu rekomenduojama kompensuoti vaistinį preparatą pagal paraiškoje nurodytą indikaciją (arba jos dalį) su arba be skyrimo sąlygų, jei, pateikus naują ar atnaujintą PGS, kaštų naudingumas atitinka referencinę naudingumo vertę, kai vertinimo išvados atitinka Aprašo 29.1.1 ir 29.2.3 papunkčiuose numatytas sąlygas</w:t>
      </w:r>
      <w:r w:rsidR="00A11F27">
        <w:rPr>
          <w:lang w:eastAsia="lt-LT"/>
        </w:rPr>
        <w:t>.</w:t>
      </w:r>
    </w:p>
    <w:p w14:paraId="3D60BB06" w14:textId="77777777" w:rsidR="00B811A4" w:rsidRPr="0089345A" w:rsidRDefault="00B811A4" w:rsidP="00B811A4">
      <w:pPr>
        <w:widowControl w:val="0"/>
        <w:tabs>
          <w:tab w:val="left" w:pos="1418"/>
        </w:tabs>
        <w:suppressAutoHyphens/>
        <w:spacing w:line="360" w:lineRule="atLeast"/>
        <w:jc w:val="center"/>
        <w:textAlignment w:val="center"/>
        <w:rPr>
          <w:color w:val="000000"/>
          <w:lang w:eastAsia="lt-LT"/>
        </w:rPr>
      </w:pPr>
    </w:p>
    <w:p w14:paraId="42F3A222" w14:textId="77777777" w:rsidR="00B811A4" w:rsidRPr="0073329D" w:rsidRDefault="00B811A4" w:rsidP="00B811A4">
      <w:pPr>
        <w:tabs>
          <w:tab w:val="left" w:pos="426"/>
        </w:tabs>
        <w:jc w:val="both"/>
        <w:rPr>
          <w:b/>
          <w:lang w:eastAsia="lt-LT"/>
        </w:rPr>
      </w:pPr>
      <w:r w:rsidRPr="0089345A">
        <w:rPr>
          <w:b/>
          <w:lang w:eastAsia="lt-LT"/>
        </w:rPr>
        <w:t>4.3 Siūloma (-os) kompensuoti terapinės indikacijos ir skyrimo sąlygos</w:t>
      </w:r>
      <w:r w:rsidRPr="0073329D">
        <w:rPr>
          <w:b/>
          <w:lang w:eastAsia="lt-LT"/>
        </w:rPr>
        <w:t xml:space="preserve"> </w:t>
      </w:r>
    </w:p>
    <w:p w14:paraId="179FBABC" w14:textId="77777777" w:rsidR="00B811A4" w:rsidRPr="0073329D" w:rsidRDefault="00B811A4" w:rsidP="00B811A4">
      <w:pPr>
        <w:tabs>
          <w:tab w:val="left" w:pos="426"/>
        </w:tabs>
        <w:jc w:val="both"/>
        <w:rPr>
          <w:b/>
          <w:lang w:eastAsia="lt-LT"/>
        </w:rPr>
      </w:pPr>
    </w:p>
    <w:p w14:paraId="65CB839B" w14:textId="77777777" w:rsidR="00B811A4" w:rsidRDefault="00B811A4" w:rsidP="00B811A4">
      <w:pPr>
        <w:pStyle w:val="NoSpacing"/>
        <w:rPr>
          <w:rFonts w:ascii="Times New Roman" w:hAnsi="Times New Roman"/>
          <w:b/>
          <w:sz w:val="24"/>
          <w:szCs w:val="24"/>
          <w:lang w:eastAsia="lt-LT"/>
        </w:rPr>
      </w:pPr>
      <w:r w:rsidRPr="0073329D">
        <w:rPr>
          <w:rFonts w:ascii="Times New Roman" w:hAnsi="Times New Roman"/>
          <w:b/>
          <w:sz w:val="24"/>
          <w:szCs w:val="24"/>
          <w:lang w:eastAsia="lt-LT"/>
        </w:rPr>
        <w:t>Terapinės indikacijos</w:t>
      </w:r>
    </w:p>
    <w:p w14:paraId="4B2BD7AB" w14:textId="77777777" w:rsidR="008C59A0" w:rsidRDefault="008C59A0" w:rsidP="00B811A4">
      <w:pPr>
        <w:pStyle w:val="NoSpacing"/>
        <w:rPr>
          <w:rFonts w:ascii="Times New Roman" w:hAnsi="Times New Roman"/>
          <w:b/>
          <w:sz w:val="24"/>
          <w:szCs w:val="24"/>
          <w:lang w:eastAsia="lt-LT"/>
        </w:rPr>
      </w:pPr>
    </w:p>
    <w:p w14:paraId="5E746C06" w14:textId="77777777" w:rsidR="00073864" w:rsidRPr="002C1433" w:rsidRDefault="00073864" w:rsidP="008C59A0">
      <w:pPr>
        <w:spacing w:line="360" w:lineRule="auto"/>
      </w:pPr>
      <w:r w:rsidRPr="002C1433">
        <w:t>Skirtas suaugusiųjų pacientų, kuriems naujai buvo diagnozuota sisteminė AL amiloidozė, gydymui derinant su ciklofosfamidu, bortezomibu ir deksametazonu.</w:t>
      </w:r>
    </w:p>
    <w:p w14:paraId="0731C240" w14:textId="77777777" w:rsidR="009C0030" w:rsidRDefault="009C0030" w:rsidP="00B811A4">
      <w:pPr>
        <w:pStyle w:val="NoSpacing"/>
        <w:rPr>
          <w:rFonts w:ascii="Times New Roman" w:hAnsi="Times New Roman"/>
          <w:b/>
          <w:sz w:val="24"/>
          <w:szCs w:val="24"/>
        </w:rPr>
      </w:pPr>
    </w:p>
    <w:p w14:paraId="632DB4B9" w14:textId="040321BB" w:rsidR="00B811A4" w:rsidRDefault="00B811A4" w:rsidP="00B811A4">
      <w:pPr>
        <w:pStyle w:val="NoSpacing"/>
        <w:rPr>
          <w:rFonts w:ascii="Times New Roman" w:hAnsi="Times New Roman"/>
          <w:b/>
          <w:sz w:val="24"/>
          <w:szCs w:val="24"/>
        </w:rPr>
      </w:pPr>
      <w:r w:rsidRPr="0073329D">
        <w:rPr>
          <w:rFonts w:ascii="Times New Roman" w:hAnsi="Times New Roman"/>
          <w:b/>
          <w:sz w:val="24"/>
          <w:szCs w:val="24"/>
        </w:rPr>
        <w:t>Skyrimo sąlygos</w:t>
      </w:r>
    </w:p>
    <w:p w14:paraId="7D5C6700" w14:textId="04F32FB0" w:rsidR="00D5470B" w:rsidRDefault="00081566" w:rsidP="008C59A0">
      <w:pPr>
        <w:pStyle w:val="NoSpacing"/>
        <w:spacing w:line="360" w:lineRule="auto"/>
        <w:jc w:val="both"/>
      </w:pPr>
      <w:r>
        <w:rPr>
          <w:rFonts w:ascii="Times New Roman" w:hAnsi="Times New Roman"/>
          <w:bCs/>
          <w:sz w:val="24"/>
          <w:szCs w:val="24"/>
          <w:lang w:eastAsia="lt-LT"/>
        </w:rPr>
        <w:lastRenderedPageBreak/>
        <w:t>S</w:t>
      </w:r>
      <w:r w:rsidR="004C2728" w:rsidRPr="00FD7842">
        <w:rPr>
          <w:rFonts w:ascii="Times New Roman" w:hAnsi="Times New Roman"/>
          <w:bCs/>
          <w:sz w:val="24"/>
          <w:szCs w:val="24"/>
          <w:lang w:eastAsia="lt-LT"/>
        </w:rPr>
        <w:t xml:space="preserve">kiriamas derinant su ciklofosfamidu, bortezomibu ir deksametazonu </w:t>
      </w:r>
      <w:r w:rsidR="008C59A0" w:rsidRPr="00FD7842">
        <w:rPr>
          <w:rFonts w:ascii="Times New Roman" w:hAnsi="Times New Roman"/>
          <w:bCs/>
          <w:sz w:val="24"/>
          <w:szCs w:val="24"/>
          <w:lang w:eastAsia="lt-LT"/>
        </w:rPr>
        <w:t>naujai diagnozuota sistemin</w:t>
      </w:r>
      <w:r w:rsidR="008C59A0">
        <w:rPr>
          <w:rFonts w:ascii="Times New Roman" w:hAnsi="Times New Roman"/>
          <w:bCs/>
          <w:sz w:val="24"/>
          <w:szCs w:val="24"/>
          <w:lang w:eastAsia="lt-LT"/>
        </w:rPr>
        <w:t>e</w:t>
      </w:r>
      <w:r w:rsidR="008C59A0" w:rsidRPr="00FD7842">
        <w:rPr>
          <w:rFonts w:ascii="Times New Roman" w:hAnsi="Times New Roman"/>
          <w:bCs/>
          <w:sz w:val="24"/>
          <w:szCs w:val="24"/>
          <w:lang w:eastAsia="lt-LT"/>
        </w:rPr>
        <w:t xml:space="preserve"> </w:t>
      </w:r>
      <w:r w:rsidR="008C59A0">
        <w:rPr>
          <w:rFonts w:ascii="Times New Roman" w:hAnsi="Times New Roman"/>
          <w:bCs/>
          <w:sz w:val="24"/>
          <w:szCs w:val="24"/>
          <w:lang w:eastAsia="lt-LT"/>
        </w:rPr>
        <w:t>lengvų grandinių</w:t>
      </w:r>
      <w:r w:rsidR="008C59A0" w:rsidRPr="00FD7842">
        <w:rPr>
          <w:rFonts w:ascii="Times New Roman" w:hAnsi="Times New Roman"/>
          <w:bCs/>
          <w:sz w:val="24"/>
          <w:szCs w:val="24"/>
          <w:lang w:eastAsia="lt-LT"/>
        </w:rPr>
        <w:t xml:space="preserve"> am</w:t>
      </w:r>
      <w:r w:rsidR="008C59A0">
        <w:rPr>
          <w:rFonts w:ascii="Times New Roman" w:hAnsi="Times New Roman"/>
          <w:bCs/>
          <w:sz w:val="24"/>
          <w:szCs w:val="24"/>
          <w:lang w:eastAsia="lt-LT"/>
        </w:rPr>
        <w:t>i</w:t>
      </w:r>
      <w:r w:rsidR="008C59A0" w:rsidRPr="00FD7842">
        <w:rPr>
          <w:rFonts w:ascii="Times New Roman" w:hAnsi="Times New Roman"/>
          <w:bCs/>
          <w:sz w:val="24"/>
          <w:szCs w:val="24"/>
          <w:lang w:eastAsia="lt-LT"/>
        </w:rPr>
        <w:t>loidoz</w:t>
      </w:r>
      <w:r w:rsidR="008C59A0">
        <w:rPr>
          <w:rFonts w:ascii="Times New Roman" w:hAnsi="Times New Roman"/>
          <w:bCs/>
          <w:sz w:val="24"/>
          <w:szCs w:val="24"/>
          <w:lang w:eastAsia="lt-LT"/>
        </w:rPr>
        <w:t>e</w:t>
      </w:r>
      <w:r w:rsidR="008C59A0" w:rsidRPr="00FD7842">
        <w:rPr>
          <w:rFonts w:ascii="Times New Roman" w:hAnsi="Times New Roman"/>
          <w:bCs/>
          <w:sz w:val="24"/>
          <w:szCs w:val="24"/>
          <w:lang w:eastAsia="lt-LT"/>
        </w:rPr>
        <w:t xml:space="preserve"> </w:t>
      </w:r>
      <w:r w:rsidR="008C59A0">
        <w:rPr>
          <w:rFonts w:ascii="Times New Roman" w:hAnsi="Times New Roman"/>
          <w:bCs/>
          <w:sz w:val="24"/>
          <w:szCs w:val="24"/>
          <w:lang w:eastAsia="lt-LT"/>
        </w:rPr>
        <w:t xml:space="preserve">sergantiems </w:t>
      </w:r>
      <w:r>
        <w:rPr>
          <w:rFonts w:ascii="Times New Roman" w:hAnsi="Times New Roman"/>
          <w:bCs/>
          <w:sz w:val="24"/>
          <w:szCs w:val="24"/>
          <w:lang w:eastAsia="lt-LT"/>
        </w:rPr>
        <w:t xml:space="preserve">suaugusiems </w:t>
      </w:r>
      <w:r w:rsidR="004C2728" w:rsidRPr="00FD7842">
        <w:rPr>
          <w:rFonts w:ascii="Times New Roman" w:hAnsi="Times New Roman"/>
          <w:bCs/>
          <w:sz w:val="24"/>
          <w:szCs w:val="24"/>
          <w:lang w:eastAsia="lt-LT"/>
        </w:rPr>
        <w:t xml:space="preserve">pacientams, </w:t>
      </w:r>
      <w:r w:rsidR="008C59A0">
        <w:rPr>
          <w:rFonts w:ascii="Times New Roman" w:hAnsi="Times New Roman"/>
          <w:bCs/>
          <w:sz w:val="24"/>
          <w:szCs w:val="24"/>
          <w:lang w:eastAsia="lt-LT"/>
        </w:rPr>
        <w:t xml:space="preserve">kurie </w:t>
      </w:r>
      <w:r w:rsidR="008C59A0" w:rsidRPr="00843BD7">
        <w:rPr>
          <w:rFonts w:ascii="Times New Roman" w:eastAsiaTheme="minorHAnsi" w:hAnsi="Times New Roman" w:cstheme="minorBidi"/>
          <w:sz w:val="24"/>
          <w:szCs w:val="24"/>
        </w:rPr>
        <w:t>nėra tinkami transplantacijai, gydymui</w:t>
      </w:r>
      <w:r w:rsidR="008C59A0">
        <w:rPr>
          <w:rFonts w:ascii="Times New Roman" w:eastAsiaTheme="minorHAnsi" w:hAnsi="Times New Roman" w:cstheme="minorBidi"/>
          <w:sz w:val="24"/>
          <w:szCs w:val="24"/>
        </w:rPr>
        <w:t>.</w:t>
      </w:r>
    </w:p>
    <w:p w14:paraId="33B8DE04" w14:textId="77777777" w:rsidR="00283E59" w:rsidRDefault="00283E59" w:rsidP="00283E59">
      <w:pPr>
        <w:widowControl w:val="0"/>
        <w:tabs>
          <w:tab w:val="left" w:pos="1418"/>
        </w:tabs>
        <w:suppressAutoHyphens/>
        <w:spacing w:line="360" w:lineRule="atLeast"/>
        <w:jc w:val="center"/>
        <w:textAlignment w:val="center"/>
      </w:pPr>
      <w:r>
        <w:rPr>
          <w:color w:val="000000"/>
          <w:lang w:eastAsia="lt-LT"/>
        </w:rPr>
        <w:t>____________________________</w:t>
      </w:r>
    </w:p>
    <w:p w14:paraId="562A1372" w14:textId="77777777" w:rsidR="00283E59" w:rsidRDefault="00283E59" w:rsidP="00283E59">
      <w:pPr>
        <w:jc w:val="both"/>
        <w:rPr>
          <w:b/>
          <w:sz w:val="20"/>
        </w:rPr>
      </w:pPr>
    </w:p>
    <w:p w14:paraId="7CDFF220" w14:textId="58191D98" w:rsidR="000723FF" w:rsidRPr="000203E1" w:rsidRDefault="000723FF" w:rsidP="00824B92">
      <w:pPr>
        <w:rPr>
          <w:b/>
        </w:rPr>
      </w:pPr>
    </w:p>
    <w:sectPr w:rsidR="000723FF" w:rsidRPr="000203E1" w:rsidSect="00063A50">
      <w:headerReference w:type="first" r:id="rId7"/>
      <w:footerReference w:type="first" r:id="rId8"/>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31A7B" w14:textId="77777777" w:rsidR="00094EF6" w:rsidRDefault="00094EF6">
      <w:r>
        <w:separator/>
      </w:r>
    </w:p>
  </w:endnote>
  <w:endnote w:type="continuationSeparator" w:id="0">
    <w:p w14:paraId="65B29EB0" w14:textId="77777777" w:rsidR="00094EF6" w:rsidRDefault="00094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D3368" w14:textId="77777777" w:rsidR="00347FAA" w:rsidRDefault="00347FAA">
    <w:pPr>
      <w:pStyle w:val="Footer"/>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19860F" w14:textId="77777777" w:rsidR="00094EF6" w:rsidRDefault="00094EF6">
      <w:r>
        <w:separator/>
      </w:r>
    </w:p>
  </w:footnote>
  <w:footnote w:type="continuationSeparator" w:id="0">
    <w:p w14:paraId="20F26538" w14:textId="77777777" w:rsidR="00094EF6" w:rsidRDefault="00094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E1C8F" w14:textId="77777777" w:rsidR="00347FAA" w:rsidRDefault="00347FAA" w:rsidP="00FD793C">
    <w:pPr>
      <w:pStyle w:val="Header"/>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1276250"/>
    <w:multiLevelType w:val="hybridMultilevel"/>
    <w:tmpl w:val="3B6C29F4"/>
    <w:lvl w:ilvl="0" w:tplc="04270017">
      <w:start w:val="1"/>
      <w:numFmt w:val="lowerLetter"/>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5" w15:restartNumberingAfterBreak="0">
    <w:nsid w:val="1A816B09"/>
    <w:multiLevelType w:val="hybridMultilevel"/>
    <w:tmpl w:val="8FBEE17A"/>
    <w:lvl w:ilvl="0" w:tplc="0427000F">
      <w:start w:val="16"/>
      <w:numFmt w:val="decimal"/>
      <w:lvlText w:val="%1."/>
      <w:lvlJc w:val="left"/>
      <w:pPr>
        <w:ind w:left="501" w:hanging="360"/>
      </w:pPr>
      <w:rPr>
        <w:rFonts w:hint="default"/>
      </w:rPr>
    </w:lvl>
    <w:lvl w:ilvl="1" w:tplc="04270019" w:tentative="1">
      <w:start w:val="1"/>
      <w:numFmt w:val="lowerLetter"/>
      <w:lvlText w:val="%2."/>
      <w:lvlJc w:val="left"/>
      <w:pPr>
        <w:ind w:left="1581" w:hanging="360"/>
      </w:pPr>
    </w:lvl>
    <w:lvl w:ilvl="2" w:tplc="0427001B" w:tentative="1">
      <w:start w:val="1"/>
      <w:numFmt w:val="lowerRoman"/>
      <w:lvlText w:val="%3."/>
      <w:lvlJc w:val="right"/>
      <w:pPr>
        <w:ind w:left="2301" w:hanging="180"/>
      </w:pPr>
    </w:lvl>
    <w:lvl w:ilvl="3" w:tplc="0427000F" w:tentative="1">
      <w:start w:val="1"/>
      <w:numFmt w:val="decimal"/>
      <w:lvlText w:val="%4."/>
      <w:lvlJc w:val="left"/>
      <w:pPr>
        <w:ind w:left="3021" w:hanging="360"/>
      </w:pPr>
    </w:lvl>
    <w:lvl w:ilvl="4" w:tplc="04270019" w:tentative="1">
      <w:start w:val="1"/>
      <w:numFmt w:val="lowerLetter"/>
      <w:lvlText w:val="%5."/>
      <w:lvlJc w:val="left"/>
      <w:pPr>
        <w:ind w:left="3741" w:hanging="360"/>
      </w:pPr>
    </w:lvl>
    <w:lvl w:ilvl="5" w:tplc="0427001B" w:tentative="1">
      <w:start w:val="1"/>
      <w:numFmt w:val="lowerRoman"/>
      <w:lvlText w:val="%6."/>
      <w:lvlJc w:val="right"/>
      <w:pPr>
        <w:ind w:left="4461" w:hanging="180"/>
      </w:pPr>
    </w:lvl>
    <w:lvl w:ilvl="6" w:tplc="0427000F" w:tentative="1">
      <w:start w:val="1"/>
      <w:numFmt w:val="decimal"/>
      <w:lvlText w:val="%7."/>
      <w:lvlJc w:val="left"/>
      <w:pPr>
        <w:ind w:left="5181" w:hanging="360"/>
      </w:pPr>
    </w:lvl>
    <w:lvl w:ilvl="7" w:tplc="04270019" w:tentative="1">
      <w:start w:val="1"/>
      <w:numFmt w:val="lowerLetter"/>
      <w:lvlText w:val="%8."/>
      <w:lvlJc w:val="left"/>
      <w:pPr>
        <w:ind w:left="5901" w:hanging="360"/>
      </w:pPr>
    </w:lvl>
    <w:lvl w:ilvl="8" w:tplc="0427001B" w:tentative="1">
      <w:start w:val="1"/>
      <w:numFmt w:val="lowerRoman"/>
      <w:lvlText w:val="%9."/>
      <w:lvlJc w:val="right"/>
      <w:pPr>
        <w:ind w:left="6621" w:hanging="180"/>
      </w:pPr>
    </w:lvl>
  </w:abstractNum>
  <w:abstractNum w:abstractNumId="6"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7"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8"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1"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2"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3" w15:restartNumberingAfterBreak="0">
    <w:nsid w:val="6D6B6F37"/>
    <w:multiLevelType w:val="hybridMultilevel"/>
    <w:tmpl w:val="28C0B01C"/>
    <w:lvl w:ilvl="0" w:tplc="4D1ED000">
      <w:start w:val="1"/>
      <w:numFmt w:val="bullet"/>
      <w:lvlText w:val="-"/>
      <w:lvlJc w:val="left"/>
      <w:pPr>
        <w:ind w:left="720" w:hanging="360"/>
      </w:pPr>
      <w:rPr>
        <w:rFonts w:ascii="Times New Roman" w:eastAsia="Arial"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4"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16cid:durableId="62414286">
    <w:abstractNumId w:val="8"/>
  </w:num>
  <w:num w:numId="2" w16cid:durableId="974027046">
    <w:abstractNumId w:val="2"/>
  </w:num>
  <w:num w:numId="3" w16cid:durableId="1473519277">
    <w:abstractNumId w:val="10"/>
  </w:num>
  <w:num w:numId="4" w16cid:durableId="1218511638">
    <w:abstractNumId w:val="9"/>
  </w:num>
  <w:num w:numId="5" w16cid:durableId="2118865422">
    <w:abstractNumId w:val="7"/>
  </w:num>
  <w:num w:numId="6" w16cid:durableId="1017005859">
    <w:abstractNumId w:val="6"/>
  </w:num>
  <w:num w:numId="7" w16cid:durableId="1576932398">
    <w:abstractNumId w:val="4"/>
  </w:num>
  <w:num w:numId="8" w16cid:durableId="369696263">
    <w:abstractNumId w:val="14"/>
  </w:num>
  <w:num w:numId="9" w16cid:durableId="2062628832">
    <w:abstractNumId w:val="0"/>
  </w:num>
  <w:num w:numId="10" w16cid:durableId="1030688407">
    <w:abstractNumId w:val="11"/>
  </w:num>
  <w:num w:numId="11" w16cid:durableId="592932888">
    <w:abstractNumId w:val="12"/>
  </w:num>
  <w:num w:numId="12" w16cid:durableId="887575004">
    <w:abstractNumId w:val="3"/>
  </w:num>
  <w:num w:numId="13" w16cid:durableId="675310411">
    <w:abstractNumId w:val="5"/>
  </w:num>
  <w:num w:numId="14" w16cid:durableId="1590772021">
    <w:abstractNumId w:val="1"/>
  </w:num>
  <w:num w:numId="15" w16cid:durableId="18388098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0E7"/>
    <w:rsid w:val="000001B0"/>
    <w:rsid w:val="00003F5B"/>
    <w:rsid w:val="000114DD"/>
    <w:rsid w:val="000136F7"/>
    <w:rsid w:val="000203E1"/>
    <w:rsid w:val="0002686C"/>
    <w:rsid w:val="00031D0E"/>
    <w:rsid w:val="000337E6"/>
    <w:rsid w:val="0003402E"/>
    <w:rsid w:val="00034EAE"/>
    <w:rsid w:val="00042924"/>
    <w:rsid w:val="000448C6"/>
    <w:rsid w:val="00052BD8"/>
    <w:rsid w:val="00053975"/>
    <w:rsid w:val="00057A2B"/>
    <w:rsid w:val="000606BE"/>
    <w:rsid w:val="000624FF"/>
    <w:rsid w:val="00063A50"/>
    <w:rsid w:val="000723FF"/>
    <w:rsid w:val="000736B8"/>
    <w:rsid w:val="00073864"/>
    <w:rsid w:val="00081566"/>
    <w:rsid w:val="0008190F"/>
    <w:rsid w:val="00081D9C"/>
    <w:rsid w:val="00082907"/>
    <w:rsid w:val="0008378D"/>
    <w:rsid w:val="000908A5"/>
    <w:rsid w:val="00092805"/>
    <w:rsid w:val="00094EF6"/>
    <w:rsid w:val="000A50C9"/>
    <w:rsid w:val="000B2B2C"/>
    <w:rsid w:val="000C454C"/>
    <w:rsid w:val="000D5038"/>
    <w:rsid w:val="000E29D4"/>
    <w:rsid w:val="000F3540"/>
    <w:rsid w:val="00100491"/>
    <w:rsid w:val="00104E2E"/>
    <w:rsid w:val="00107287"/>
    <w:rsid w:val="00117194"/>
    <w:rsid w:val="00117406"/>
    <w:rsid w:val="00121EF0"/>
    <w:rsid w:val="00124A9E"/>
    <w:rsid w:val="0012653C"/>
    <w:rsid w:val="00130703"/>
    <w:rsid w:val="0013153F"/>
    <w:rsid w:val="001408B8"/>
    <w:rsid w:val="001466FE"/>
    <w:rsid w:val="001517E2"/>
    <w:rsid w:val="001521D9"/>
    <w:rsid w:val="001554E2"/>
    <w:rsid w:val="00164146"/>
    <w:rsid w:val="00164D64"/>
    <w:rsid w:val="0017369C"/>
    <w:rsid w:val="00175D57"/>
    <w:rsid w:val="00180C39"/>
    <w:rsid w:val="00180D96"/>
    <w:rsid w:val="00184BD3"/>
    <w:rsid w:val="00186D01"/>
    <w:rsid w:val="001921F3"/>
    <w:rsid w:val="001A0CAA"/>
    <w:rsid w:val="001B3C5B"/>
    <w:rsid w:val="001C2FC8"/>
    <w:rsid w:val="001C6353"/>
    <w:rsid w:val="001D5B91"/>
    <w:rsid w:val="001D746F"/>
    <w:rsid w:val="001E0B2D"/>
    <w:rsid w:val="001E4BBB"/>
    <w:rsid w:val="001E6304"/>
    <w:rsid w:val="001F115E"/>
    <w:rsid w:val="0020381E"/>
    <w:rsid w:val="00213471"/>
    <w:rsid w:val="00215906"/>
    <w:rsid w:val="00241CD8"/>
    <w:rsid w:val="00244B09"/>
    <w:rsid w:val="002519CB"/>
    <w:rsid w:val="0025697F"/>
    <w:rsid w:val="00260258"/>
    <w:rsid w:val="0026588E"/>
    <w:rsid w:val="00272428"/>
    <w:rsid w:val="00272948"/>
    <w:rsid w:val="0028391A"/>
    <w:rsid w:val="00283E59"/>
    <w:rsid w:val="00284A47"/>
    <w:rsid w:val="00292392"/>
    <w:rsid w:val="002946C7"/>
    <w:rsid w:val="002B3CC1"/>
    <w:rsid w:val="002C0686"/>
    <w:rsid w:val="002C09E0"/>
    <w:rsid w:val="002C100E"/>
    <w:rsid w:val="002C1BB1"/>
    <w:rsid w:val="002C2786"/>
    <w:rsid w:val="002C3A10"/>
    <w:rsid w:val="002C4A90"/>
    <w:rsid w:val="002C4ED5"/>
    <w:rsid w:val="002D02EF"/>
    <w:rsid w:val="002E0702"/>
    <w:rsid w:val="002E1A83"/>
    <w:rsid w:val="002E57AD"/>
    <w:rsid w:val="002E6F80"/>
    <w:rsid w:val="002F0E4F"/>
    <w:rsid w:val="002F1053"/>
    <w:rsid w:val="00314816"/>
    <w:rsid w:val="00317B0E"/>
    <w:rsid w:val="00336238"/>
    <w:rsid w:val="00347FAA"/>
    <w:rsid w:val="0035172D"/>
    <w:rsid w:val="0036187D"/>
    <w:rsid w:val="00367EDB"/>
    <w:rsid w:val="003705F0"/>
    <w:rsid w:val="00381024"/>
    <w:rsid w:val="00386307"/>
    <w:rsid w:val="003874DE"/>
    <w:rsid w:val="00393E9F"/>
    <w:rsid w:val="0039696E"/>
    <w:rsid w:val="003B211A"/>
    <w:rsid w:val="003C141F"/>
    <w:rsid w:val="003C2612"/>
    <w:rsid w:val="003C6ABA"/>
    <w:rsid w:val="003C6B0E"/>
    <w:rsid w:val="003C7257"/>
    <w:rsid w:val="003C7E35"/>
    <w:rsid w:val="003D1E99"/>
    <w:rsid w:val="003D6208"/>
    <w:rsid w:val="00404E8A"/>
    <w:rsid w:val="0040622F"/>
    <w:rsid w:val="0040685C"/>
    <w:rsid w:val="00413F24"/>
    <w:rsid w:val="00422853"/>
    <w:rsid w:val="00423160"/>
    <w:rsid w:val="00437623"/>
    <w:rsid w:val="00444A2B"/>
    <w:rsid w:val="00453862"/>
    <w:rsid w:val="0045469B"/>
    <w:rsid w:val="00461338"/>
    <w:rsid w:val="004677DB"/>
    <w:rsid w:val="00476256"/>
    <w:rsid w:val="00483433"/>
    <w:rsid w:val="0048630F"/>
    <w:rsid w:val="004947A1"/>
    <w:rsid w:val="0049482A"/>
    <w:rsid w:val="004979D3"/>
    <w:rsid w:val="004A00E7"/>
    <w:rsid w:val="004A3A61"/>
    <w:rsid w:val="004B59BA"/>
    <w:rsid w:val="004B5A03"/>
    <w:rsid w:val="004C263A"/>
    <w:rsid w:val="004C2728"/>
    <w:rsid w:val="004C6221"/>
    <w:rsid w:val="004D48A6"/>
    <w:rsid w:val="004D70B6"/>
    <w:rsid w:val="004D7B8F"/>
    <w:rsid w:val="004E241F"/>
    <w:rsid w:val="004E6458"/>
    <w:rsid w:val="004E6E7D"/>
    <w:rsid w:val="004F1AAC"/>
    <w:rsid w:val="004F1AE2"/>
    <w:rsid w:val="004F34F0"/>
    <w:rsid w:val="004F3B2B"/>
    <w:rsid w:val="004F6050"/>
    <w:rsid w:val="005005EF"/>
    <w:rsid w:val="005123C2"/>
    <w:rsid w:val="0052144B"/>
    <w:rsid w:val="00524066"/>
    <w:rsid w:val="00526A0F"/>
    <w:rsid w:val="00534E11"/>
    <w:rsid w:val="005378D8"/>
    <w:rsid w:val="005400D9"/>
    <w:rsid w:val="005476A4"/>
    <w:rsid w:val="0055019B"/>
    <w:rsid w:val="00556E63"/>
    <w:rsid w:val="005601A4"/>
    <w:rsid w:val="00566DBB"/>
    <w:rsid w:val="00567B14"/>
    <w:rsid w:val="005767DB"/>
    <w:rsid w:val="005815E6"/>
    <w:rsid w:val="0058712F"/>
    <w:rsid w:val="005976CE"/>
    <w:rsid w:val="005A23D4"/>
    <w:rsid w:val="005A2D1E"/>
    <w:rsid w:val="005A4698"/>
    <w:rsid w:val="005B3756"/>
    <w:rsid w:val="005B3DDA"/>
    <w:rsid w:val="005B46D4"/>
    <w:rsid w:val="005C0D18"/>
    <w:rsid w:val="005C493F"/>
    <w:rsid w:val="005C6BF7"/>
    <w:rsid w:val="005C71BF"/>
    <w:rsid w:val="005D002C"/>
    <w:rsid w:val="005D30E1"/>
    <w:rsid w:val="005D384C"/>
    <w:rsid w:val="005D6555"/>
    <w:rsid w:val="005D7BDF"/>
    <w:rsid w:val="005E4870"/>
    <w:rsid w:val="005F71D9"/>
    <w:rsid w:val="005F7602"/>
    <w:rsid w:val="006062BE"/>
    <w:rsid w:val="00613143"/>
    <w:rsid w:val="00613501"/>
    <w:rsid w:val="0061611B"/>
    <w:rsid w:val="006166A8"/>
    <w:rsid w:val="006174A1"/>
    <w:rsid w:val="00621D6C"/>
    <w:rsid w:val="00633B49"/>
    <w:rsid w:val="0064297F"/>
    <w:rsid w:val="00645102"/>
    <w:rsid w:val="00646CF3"/>
    <w:rsid w:val="00653D11"/>
    <w:rsid w:val="00662983"/>
    <w:rsid w:val="006834D3"/>
    <w:rsid w:val="00692625"/>
    <w:rsid w:val="00695CD3"/>
    <w:rsid w:val="006A38B6"/>
    <w:rsid w:val="006B1987"/>
    <w:rsid w:val="006B5B71"/>
    <w:rsid w:val="006B5D3E"/>
    <w:rsid w:val="006B6CB0"/>
    <w:rsid w:val="006C2B64"/>
    <w:rsid w:val="006D1BF3"/>
    <w:rsid w:val="006D428F"/>
    <w:rsid w:val="006D4C85"/>
    <w:rsid w:val="006D66AC"/>
    <w:rsid w:val="006E33F6"/>
    <w:rsid w:val="006F1251"/>
    <w:rsid w:val="006F1C23"/>
    <w:rsid w:val="00702C18"/>
    <w:rsid w:val="00703166"/>
    <w:rsid w:val="007111C4"/>
    <w:rsid w:val="007127F3"/>
    <w:rsid w:val="00717BEF"/>
    <w:rsid w:val="007301CF"/>
    <w:rsid w:val="007316FB"/>
    <w:rsid w:val="00737E2D"/>
    <w:rsid w:val="007424D5"/>
    <w:rsid w:val="00745C63"/>
    <w:rsid w:val="00750A88"/>
    <w:rsid w:val="00750FAC"/>
    <w:rsid w:val="007523DD"/>
    <w:rsid w:val="00757B7E"/>
    <w:rsid w:val="007656B2"/>
    <w:rsid w:val="0077016F"/>
    <w:rsid w:val="007713AD"/>
    <w:rsid w:val="00774F67"/>
    <w:rsid w:val="00795DC5"/>
    <w:rsid w:val="00797153"/>
    <w:rsid w:val="007A1A81"/>
    <w:rsid w:val="007A21F7"/>
    <w:rsid w:val="007A2B68"/>
    <w:rsid w:val="007B0DDA"/>
    <w:rsid w:val="007C7D78"/>
    <w:rsid w:val="007D3347"/>
    <w:rsid w:val="007D654E"/>
    <w:rsid w:val="007E5466"/>
    <w:rsid w:val="007F1949"/>
    <w:rsid w:val="007F2592"/>
    <w:rsid w:val="00800A08"/>
    <w:rsid w:val="00807D97"/>
    <w:rsid w:val="00817A84"/>
    <w:rsid w:val="008225A4"/>
    <w:rsid w:val="00824B92"/>
    <w:rsid w:val="00826D5E"/>
    <w:rsid w:val="00832013"/>
    <w:rsid w:val="00832DB7"/>
    <w:rsid w:val="00834732"/>
    <w:rsid w:val="0085200C"/>
    <w:rsid w:val="00857C52"/>
    <w:rsid w:val="00860D5F"/>
    <w:rsid w:val="0087188A"/>
    <w:rsid w:val="00880A44"/>
    <w:rsid w:val="0088345E"/>
    <w:rsid w:val="0088656F"/>
    <w:rsid w:val="008875BC"/>
    <w:rsid w:val="00891EF6"/>
    <w:rsid w:val="00892FF4"/>
    <w:rsid w:val="0089345A"/>
    <w:rsid w:val="008A0303"/>
    <w:rsid w:val="008A3A97"/>
    <w:rsid w:val="008A5FDD"/>
    <w:rsid w:val="008C3947"/>
    <w:rsid w:val="008C59A0"/>
    <w:rsid w:val="008E473B"/>
    <w:rsid w:val="008E51A6"/>
    <w:rsid w:val="008E7329"/>
    <w:rsid w:val="008F2ED5"/>
    <w:rsid w:val="00913A95"/>
    <w:rsid w:val="0092297E"/>
    <w:rsid w:val="00923292"/>
    <w:rsid w:val="00923651"/>
    <w:rsid w:val="00924DF7"/>
    <w:rsid w:val="00927B56"/>
    <w:rsid w:val="009341BF"/>
    <w:rsid w:val="00937907"/>
    <w:rsid w:val="00941739"/>
    <w:rsid w:val="00951573"/>
    <w:rsid w:val="00963003"/>
    <w:rsid w:val="00965919"/>
    <w:rsid w:val="00966EEF"/>
    <w:rsid w:val="00971B28"/>
    <w:rsid w:val="00983471"/>
    <w:rsid w:val="009909AB"/>
    <w:rsid w:val="009B37DB"/>
    <w:rsid w:val="009C0030"/>
    <w:rsid w:val="009C7A8C"/>
    <w:rsid w:val="009D23F9"/>
    <w:rsid w:val="009D4FA8"/>
    <w:rsid w:val="009E44AE"/>
    <w:rsid w:val="009E6CD6"/>
    <w:rsid w:val="009F2DC3"/>
    <w:rsid w:val="009F4D66"/>
    <w:rsid w:val="00A00C3C"/>
    <w:rsid w:val="00A01091"/>
    <w:rsid w:val="00A03BE1"/>
    <w:rsid w:val="00A042B9"/>
    <w:rsid w:val="00A06DBB"/>
    <w:rsid w:val="00A11F27"/>
    <w:rsid w:val="00A14B3A"/>
    <w:rsid w:val="00A22ADF"/>
    <w:rsid w:val="00A2310D"/>
    <w:rsid w:val="00A254A2"/>
    <w:rsid w:val="00A31E86"/>
    <w:rsid w:val="00A54D87"/>
    <w:rsid w:val="00A5553C"/>
    <w:rsid w:val="00A701C9"/>
    <w:rsid w:val="00A81785"/>
    <w:rsid w:val="00A84803"/>
    <w:rsid w:val="00A84C51"/>
    <w:rsid w:val="00A86F2B"/>
    <w:rsid w:val="00A91366"/>
    <w:rsid w:val="00A92F91"/>
    <w:rsid w:val="00A93AA6"/>
    <w:rsid w:val="00AA4E48"/>
    <w:rsid w:val="00AA6202"/>
    <w:rsid w:val="00AA67FF"/>
    <w:rsid w:val="00AA7B57"/>
    <w:rsid w:val="00AB2806"/>
    <w:rsid w:val="00AB2D54"/>
    <w:rsid w:val="00AC26FC"/>
    <w:rsid w:val="00AC4A99"/>
    <w:rsid w:val="00AC5129"/>
    <w:rsid w:val="00AC64D2"/>
    <w:rsid w:val="00AD02E7"/>
    <w:rsid w:val="00AE0FE8"/>
    <w:rsid w:val="00AF60D5"/>
    <w:rsid w:val="00B00959"/>
    <w:rsid w:val="00B04415"/>
    <w:rsid w:val="00B06509"/>
    <w:rsid w:val="00B11D60"/>
    <w:rsid w:val="00B13D65"/>
    <w:rsid w:val="00B21805"/>
    <w:rsid w:val="00B3072E"/>
    <w:rsid w:val="00B36E15"/>
    <w:rsid w:val="00B36EA0"/>
    <w:rsid w:val="00B37245"/>
    <w:rsid w:val="00B4017A"/>
    <w:rsid w:val="00B4468D"/>
    <w:rsid w:val="00B53E5A"/>
    <w:rsid w:val="00B64D6D"/>
    <w:rsid w:val="00B71C72"/>
    <w:rsid w:val="00B71F04"/>
    <w:rsid w:val="00B74A62"/>
    <w:rsid w:val="00B811A4"/>
    <w:rsid w:val="00B81E92"/>
    <w:rsid w:val="00B908D7"/>
    <w:rsid w:val="00B935E8"/>
    <w:rsid w:val="00B93B30"/>
    <w:rsid w:val="00B94CB5"/>
    <w:rsid w:val="00BA0DD9"/>
    <w:rsid w:val="00BA5DBC"/>
    <w:rsid w:val="00BA6584"/>
    <w:rsid w:val="00BB14F1"/>
    <w:rsid w:val="00BB6312"/>
    <w:rsid w:val="00BC39C2"/>
    <w:rsid w:val="00BC4D06"/>
    <w:rsid w:val="00BC5378"/>
    <w:rsid w:val="00BD05E1"/>
    <w:rsid w:val="00BD585E"/>
    <w:rsid w:val="00BD6919"/>
    <w:rsid w:val="00BE08F5"/>
    <w:rsid w:val="00BE11B6"/>
    <w:rsid w:val="00BE1EA7"/>
    <w:rsid w:val="00BE7489"/>
    <w:rsid w:val="00BF2E0D"/>
    <w:rsid w:val="00BF3927"/>
    <w:rsid w:val="00BF3F8B"/>
    <w:rsid w:val="00BF76DA"/>
    <w:rsid w:val="00C00CDB"/>
    <w:rsid w:val="00C07C7B"/>
    <w:rsid w:val="00C1281A"/>
    <w:rsid w:val="00C16245"/>
    <w:rsid w:val="00C22DC5"/>
    <w:rsid w:val="00C24479"/>
    <w:rsid w:val="00C273F2"/>
    <w:rsid w:val="00C37B53"/>
    <w:rsid w:val="00C434EB"/>
    <w:rsid w:val="00C517D2"/>
    <w:rsid w:val="00C5772E"/>
    <w:rsid w:val="00C62B36"/>
    <w:rsid w:val="00C7012C"/>
    <w:rsid w:val="00C712EA"/>
    <w:rsid w:val="00C9728E"/>
    <w:rsid w:val="00CA217D"/>
    <w:rsid w:val="00CA3131"/>
    <w:rsid w:val="00CC09D4"/>
    <w:rsid w:val="00CC4F5F"/>
    <w:rsid w:val="00CC668D"/>
    <w:rsid w:val="00CC7832"/>
    <w:rsid w:val="00CD488E"/>
    <w:rsid w:val="00CE4B0B"/>
    <w:rsid w:val="00CF0C1C"/>
    <w:rsid w:val="00CF27FD"/>
    <w:rsid w:val="00CF5F12"/>
    <w:rsid w:val="00CF75A2"/>
    <w:rsid w:val="00D00D8F"/>
    <w:rsid w:val="00D12869"/>
    <w:rsid w:val="00D14512"/>
    <w:rsid w:val="00D15ED6"/>
    <w:rsid w:val="00D21F3A"/>
    <w:rsid w:val="00D23808"/>
    <w:rsid w:val="00D3016A"/>
    <w:rsid w:val="00D31B93"/>
    <w:rsid w:val="00D417D2"/>
    <w:rsid w:val="00D42960"/>
    <w:rsid w:val="00D43BD7"/>
    <w:rsid w:val="00D4485B"/>
    <w:rsid w:val="00D46CCD"/>
    <w:rsid w:val="00D4708D"/>
    <w:rsid w:val="00D4744C"/>
    <w:rsid w:val="00D51046"/>
    <w:rsid w:val="00D521DE"/>
    <w:rsid w:val="00D5470B"/>
    <w:rsid w:val="00D63068"/>
    <w:rsid w:val="00D6498C"/>
    <w:rsid w:val="00D67BAF"/>
    <w:rsid w:val="00D76A70"/>
    <w:rsid w:val="00D83182"/>
    <w:rsid w:val="00D8521E"/>
    <w:rsid w:val="00D9291C"/>
    <w:rsid w:val="00D93A97"/>
    <w:rsid w:val="00DA542D"/>
    <w:rsid w:val="00DA5602"/>
    <w:rsid w:val="00DB1F64"/>
    <w:rsid w:val="00DC261A"/>
    <w:rsid w:val="00DC2F53"/>
    <w:rsid w:val="00DC5BAC"/>
    <w:rsid w:val="00DC6816"/>
    <w:rsid w:val="00DC76C2"/>
    <w:rsid w:val="00DD1CF2"/>
    <w:rsid w:val="00DD73B7"/>
    <w:rsid w:val="00DE4484"/>
    <w:rsid w:val="00DF41B7"/>
    <w:rsid w:val="00DF4A4A"/>
    <w:rsid w:val="00DF583C"/>
    <w:rsid w:val="00E03C3F"/>
    <w:rsid w:val="00E06FD7"/>
    <w:rsid w:val="00E07417"/>
    <w:rsid w:val="00E24D45"/>
    <w:rsid w:val="00E267EF"/>
    <w:rsid w:val="00E33DB8"/>
    <w:rsid w:val="00E33EFF"/>
    <w:rsid w:val="00E34387"/>
    <w:rsid w:val="00E348BA"/>
    <w:rsid w:val="00E369FE"/>
    <w:rsid w:val="00E37C6F"/>
    <w:rsid w:val="00E43B7C"/>
    <w:rsid w:val="00E475F8"/>
    <w:rsid w:val="00E5102E"/>
    <w:rsid w:val="00E5721C"/>
    <w:rsid w:val="00E619C6"/>
    <w:rsid w:val="00E70CED"/>
    <w:rsid w:val="00E745A1"/>
    <w:rsid w:val="00E81529"/>
    <w:rsid w:val="00E83A13"/>
    <w:rsid w:val="00E87B1D"/>
    <w:rsid w:val="00EB1151"/>
    <w:rsid w:val="00EB6FC5"/>
    <w:rsid w:val="00EC2356"/>
    <w:rsid w:val="00EC2582"/>
    <w:rsid w:val="00EC337C"/>
    <w:rsid w:val="00ED0CFF"/>
    <w:rsid w:val="00ED31D2"/>
    <w:rsid w:val="00EE0EAC"/>
    <w:rsid w:val="00EE3322"/>
    <w:rsid w:val="00EE33CB"/>
    <w:rsid w:val="00F0061A"/>
    <w:rsid w:val="00F02834"/>
    <w:rsid w:val="00F04EEB"/>
    <w:rsid w:val="00F05467"/>
    <w:rsid w:val="00F055D2"/>
    <w:rsid w:val="00F07CD7"/>
    <w:rsid w:val="00F127E9"/>
    <w:rsid w:val="00F14477"/>
    <w:rsid w:val="00F14B5D"/>
    <w:rsid w:val="00F259FC"/>
    <w:rsid w:val="00F313F4"/>
    <w:rsid w:val="00F36972"/>
    <w:rsid w:val="00F42426"/>
    <w:rsid w:val="00F44F01"/>
    <w:rsid w:val="00F456BC"/>
    <w:rsid w:val="00F50666"/>
    <w:rsid w:val="00F70731"/>
    <w:rsid w:val="00F70C9E"/>
    <w:rsid w:val="00F74A74"/>
    <w:rsid w:val="00F7572C"/>
    <w:rsid w:val="00F8382C"/>
    <w:rsid w:val="00F855D7"/>
    <w:rsid w:val="00F92035"/>
    <w:rsid w:val="00F92748"/>
    <w:rsid w:val="00FA4169"/>
    <w:rsid w:val="00FB0D41"/>
    <w:rsid w:val="00FB2030"/>
    <w:rsid w:val="00FD0E46"/>
    <w:rsid w:val="00FD1060"/>
    <w:rsid w:val="00FD1CF2"/>
    <w:rsid w:val="00FD3EDF"/>
    <w:rsid w:val="00FD793C"/>
    <w:rsid w:val="00FE0FD5"/>
    <w:rsid w:val="00FE20E6"/>
    <w:rsid w:val="00FE3E3B"/>
    <w:rsid w:val="00FE5878"/>
    <w:rsid w:val="00FF4032"/>
    <w:rsid w:val="00FF4A2E"/>
    <w:rsid w:val="00FF6469"/>
    <w:rsid w:val="00FF7E4A"/>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FE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1529"/>
    <w:rPr>
      <w:sz w:val="24"/>
      <w:szCs w:val="24"/>
      <w:lang w:eastAsia="en-US"/>
    </w:rPr>
  </w:style>
  <w:style w:type="paragraph" w:styleId="Heading1">
    <w:name w:val="heading 1"/>
    <w:basedOn w:val="Normal"/>
    <w:next w:val="Normal"/>
    <w:qFormat/>
    <w:rsid w:val="00A84C51"/>
    <w:pPr>
      <w:keepNext/>
      <w:jc w:val="center"/>
      <w:outlineLvl w:val="0"/>
    </w:pPr>
    <w:rPr>
      <w:b/>
      <w:bCs/>
      <w:caps/>
    </w:rPr>
  </w:style>
  <w:style w:type="paragraph" w:styleId="Heading2">
    <w:name w:val="heading 2"/>
    <w:basedOn w:val="Normal"/>
    <w:next w:val="Normal"/>
    <w:qFormat/>
    <w:rsid w:val="00A84C51"/>
    <w:pPr>
      <w:keepNext/>
      <w:jc w:val="center"/>
      <w:outlineLvl w:val="1"/>
    </w:pPr>
    <w:rPr>
      <w:b/>
      <w:bCs/>
      <w:cap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84C51"/>
    <w:pPr>
      <w:tabs>
        <w:tab w:val="center" w:pos="4986"/>
        <w:tab w:val="right" w:pos="9972"/>
      </w:tabs>
    </w:pPr>
  </w:style>
  <w:style w:type="paragraph" w:styleId="Footer">
    <w:name w:val="footer"/>
    <w:basedOn w:val="Normal"/>
    <w:link w:val="FooterChar"/>
    <w:rsid w:val="00A84C51"/>
    <w:pPr>
      <w:tabs>
        <w:tab w:val="center" w:pos="4986"/>
        <w:tab w:val="right" w:pos="9972"/>
      </w:tabs>
    </w:pPr>
  </w:style>
  <w:style w:type="character" w:styleId="PageNumber">
    <w:name w:val="page number"/>
    <w:basedOn w:val="DefaultParagraphFont"/>
    <w:rsid w:val="00A84C51"/>
  </w:style>
  <w:style w:type="character" w:styleId="Hyperlink">
    <w:name w:val="Hyperlink"/>
    <w:basedOn w:val="DefaultParagraphFont"/>
    <w:rsid w:val="00A84C51"/>
    <w:rPr>
      <w:color w:val="0000FF"/>
      <w:u w:val="single"/>
    </w:rPr>
  </w:style>
  <w:style w:type="paragraph" w:styleId="BalloonText">
    <w:name w:val="Balloon Text"/>
    <w:basedOn w:val="Normal"/>
    <w:semiHidden/>
    <w:rsid w:val="00EC2356"/>
    <w:rPr>
      <w:rFonts w:ascii="Tahoma" w:hAnsi="Tahoma" w:cs="Tahoma"/>
      <w:sz w:val="16"/>
      <w:szCs w:val="16"/>
    </w:rPr>
  </w:style>
  <w:style w:type="character" w:customStyle="1" w:styleId="FooterChar">
    <w:name w:val="Footer Char"/>
    <w:basedOn w:val="DefaultParagraphFont"/>
    <w:link w:val="Footer"/>
    <w:rsid w:val="00737E2D"/>
    <w:rPr>
      <w:sz w:val="24"/>
      <w:szCs w:val="24"/>
      <w:lang w:eastAsia="en-US"/>
    </w:rPr>
  </w:style>
  <w:style w:type="character" w:customStyle="1" w:styleId="Neapdorotaspaminjimas1">
    <w:name w:val="Neapdorotas paminėjimas1"/>
    <w:basedOn w:val="DefaultParagraphFont"/>
    <w:uiPriority w:val="99"/>
    <w:semiHidden/>
    <w:unhideWhenUsed/>
    <w:rsid w:val="00A31E86"/>
    <w:rPr>
      <w:color w:val="605E5C"/>
      <w:shd w:val="clear" w:color="auto" w:fill="E1DFDD"/>
    </w:rPr>
  </w:style>
  <w:style w:type="character" w:styleId="FollowedHyperlink">
    <w:name w:val="FollowedHyperlink"/>
    <w:basedOn w:val="DefaultParagraphFont"/>
    <w:semiHidden/>
    <w:unhideWhenUsed/>
    <w:rsid w:val="00A31E86"/>
    <w:rPr>
      <w:color w:val="800080" w:themeColor="followedHyperlink"/>
      <w:u w:val="single"/>
    </w:rPr>
  </w:style>
  <w:style w:type="table" w:styleId="TableGrid">
    <w:name w:val="Table Grid"/>
    <w:aliases w:val="Dossier table,Section 3- footnotes,Summary box"/>
    <w:basedOn w:val="TableNormal"/>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C7012C"/>
    <w:rPr>
      <w:sz w:val="16"/>
      <w:szCs w:val="16"/>
    </w:rPr>
  </w:style>
  <w:style w:type="paragraph" w:styleId="CommentText">
    <w:name w:val="annotation text"/>
    <w:basedOn w:val="Normal"/>
    <w:link w:val="CommentTextChar"/>
    <w:unhideWhenUsed/>
    <w:rsid w:val="00C7012C"/>
    <w:rPr>
      <w:sz w:val="20"/>
      <w:szCs w:val="20"/>
    </w:rPr>
  </w:style>
  <w:style w:type="character" w:customStyle="1" w:styleId="CommentTextChar">
    <w:name w:val="Comment Text Char"/>
    <w:basedOn w:val="DefaultParagraphFont"/>
    <w:link w:val="CommentText"/>
    <w:rsid w:val="00C7012C"/>
    <w:rPr>
      <w:lang w:eastAsia="en-US"/>
    </w:rPr>
  </w:style>
  <w:style w:type="paragraph" w:styleId="CommentSubject">
    <w:name w:val="annotation subject"/>
    <w:basedOn w:val="CommentText"/>
    <w:next w:val="CommentText"/>
    <w:link w:val="CommentSubjectChar"/>
    <w:semiHidden/>
    <w:unhideWhenUsed/>
    <w:rsid w:val="00C7012C"/>
    <w:rPr>
      <w:b/>
      <w:bCs/>
    </w:rPr>
  </w:style>
  <w:style w:type="character" w:customStyle="1" w:styleId="CommentSubjectChar">
    <w:name w:val="Comment Subject Char"/>
    <w:basedOn w:val="CommentTextChar"/>
    <w:link w:val="CommentSubject"/>
    <w:semiHidden/>
    <w:rsid w:val="00C7012C"/>
    <w:rPr>
      <w:b/>
      <w:bCs/>
      <w:lang w:eastAsia="en-US"/>
    </w:rPr>
  </w:style>
  <w:style w:type="paragraph" w:styleId="ListParagraph">
    <w:name w:val="List Paragraph"/>
    <w:aliases w:val="Bullet 1,Bullet1,List Paragraph CCT minutes,Bullet List,Section 5,Bullets Points,1. Bullet Blank,Bulleted - 2,Dairy Paragraphe,Table Header Row,Bullet Paragraph,Bullet Point,Table Legend,Use Case List Paragraph,List Paragraph1"/>
    <w:basedOn w:val="Normal"/>
    <w:link w:val="ListParagraphChar"/>
    <w:uiPriority w:val="34"/>
    <w:qFormat/>
    <w:rsid w:val="00104E2E"/>
    <w:pPr>
      <w:ind w:left="720"/>
      <w:contextualSpacing/>
    </w:pPr>
  </w:style>
  <w:style w:type="character" w:customStyle="1" w:styleId="Style2">
    <w:name w:val="Style2"/>
    <w:basedOn w:val="DefaultParagraphFont"/>
    <w:uiPriority w:val="1"/>
    <w:rsid w:val="00D6498C"/>
    <w:rPr>
      <w:sz w:val="32"/>
    </w:rPr>
  </w:style>
  <w:style w:type="character" w:styleId="PlaceholderText">
    <w:name w:val="Placeholder Text"/>
    <w:basedOn w:val="DefaultParagraphFont"/>
    <w:uiPriority w:val="99"/>
    <w:rsid w:val="00B13D65"/>
    <w:rPr>
      <w:color w:val="808080"/>
    </w:rPr>
  </w:style>
  <w:style w:type="paragraph" w:styleId="NoSpacing">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TableNormal"/>
    <w:next w:val="TableGrid"/>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76256"/>
    <w:rPr>
      <w:sz w:val="24"/>
      <w:szCs w:val="24"/>
      <w:lang w:eastAsia="en-US"/>
    </w:rPr>
  </w:style>
  <w:style w:type="character" w:customStyle="1" w:styleId="ListParagraphChar">
    <w:name w:val="List Paragraph Char"/>
    <w:aliases w:val="Bullet 1 Char,Bullet1 Char,List Paragraph CCT minutes Char,Bullet List Char,Section 5 Char,Bullets Points Char,1. Bullet Blank Char,Bulleted - 2 Char,Dairy Paragraphe Char,Table Header Row Char,Bullet Paragraph Char,Bullet Point Char"/>
    <w:link w:val="ListParagraph"/>
    <w:uiPriority w:val="34"/>
    <w:locked/>
    <w:rsid w:val="0012653C"/>
    <w:rPr>
      <w:sz w:val="24"/>
      <w:szCs w:val="24"/>
      <w:lang w:eastAsia="en-US"/>
    </w:rPr>
  </w:style>
  <w:style w:type="paragraph" w:customStyle="1" w:styleId="Tekstas">
    <w:name w:val="Tekstas"/>
    <w:basedOn w:val="Normal"/>
    <w:link w:val="TekstasChar"/>
    <w:qFormat/>
    <w:rsid w:val="00A03BE1"/>
    <w:pPr>
      <w:jc w:val="both"/>
    </w:pPr>
    <w:rPr>
      <w:color w:val="000000" w:themeColor="text1"/>
      <w:lang w:val="en-US"/>
    </w:rPr>
  </w:style>
  <w:style w:type="paragraph" w:styleId="Caption">
    <w:name w:val="caption"/>
    <w:aliases w:val="Tables and Figures,NICE Caption,Table Caption,- H17,Caption 3,TableCaption,Table caption,Char1,c,fig cadre,Caption Char Char,Caption Char Char Char Char,fig cadre Char2,Caption Char2,fig cadre Char Char,Char,SMC Caption,AW Caption,IB Caption"/>
    <w:basedOn w:val="Normal"/>
    <w:next w:val="Normal"/>
    <w:link w:val="CaptionChar"/>
    <w:uiPriority w:val="35"/>
    <w:unhideWhenUsed/>
    <w:qFormat/>
    <w:rsid w:val="00A03BE1"/>
    <w:pPr>
      <w:keepNext/>
      <w:spacing w:after="60"/>
      <w:jc w:val="both"/>
    </w:pPr>
    <w:rPr>
      <w:bCs/>
      <w:color w:val="365F91" w:themeColor="accent1" w:themeShade="BF"/>
      <w:sz w:val="23"/>
      <w:szCs w:val="18"/>
      <w:lang w:val="en-US"/>
    </w:rPr>
  </w:style>
  <w:style w:type="character" w:customStyle="1" w:styleId="CaptionChar">
    <w:name w:val="Caption Char"/>
    <w:aliases w:val="Tables and Figures Char,NICE Caption Char,Table Caption Char,- H17 Char,Caption 3 Char,TableCaption Char,Table caption Char,Char1 Char,c Char,fig cadre Char,Caption Char Char Char,Caption Char Char Char Char Char,fig cadre Char2 Char"/>
    <w:basedOn w:val="DefaultParagraphFont"/>
    <w:link w:val="Caption"/>
    <w:uiPriority w:val="35"/>
    <w:rsid w:val="00A03BE1"/>
    <w:rPr>
      <w:bCs/>
      <w:color w:val="365F91" w:themeColor="accent1" w:themeShade="BF"/>
      <w:sz w:val="23"/>
      <w:szCs w:val="18"/>
      <w:lang w:val="en-US" w:eastAsia="en-US"/>
    </w:rPr>
  </w:style>
  <w:style w:type="character" w:customStyle="1" w:styleId="TekstasChar">
    <w:name w:val="Tekstas Char"/>
    <w:link w:val="Tekstas"/>
    <w:rsid w:val="00A03BE1"/>
    <w:rPr>
      <w:color w:val="000000" w:themeColor="text1"/>
      <w:sz w:val="24"/>
      <w:szCs w:val="24"/>
      <w:lang w:val="en-US" w:eastAsia="en-US"/>
    </w:rPr>
  </w:style>
  <w:style w:type="paragraph" w:customStyle="1" w:styleId="Tekstaspolentele">
    <w:name w:val="Tekstas po lentele"/>
    <w:basedOn w:val="Normal"/>
    <w:qFormat/>
    <w:locked/>
    <w:rsid w:val="00A11F27"/>
    <w:pPr>
      <w:spacing w:before="20"/>
      <w:jc w:val="both"/>
    </w:pPr>
    <w:rPr>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5F4D56B2EF9465085144986D474F378"/>
        <w:category>
          <w:name w:val="General"/>
          <w:gallery w:val="placeholder"/>
        </w:category>
        <w:types>
          <w:type w:val="bbPlcHdr"/>
        </w:types>
        <w:behaviors>
          <w:behavior w:val="content"/>
        </w:behaviors>
        <w:guid w:val="{A823B20D-109D-4200-8580-16EDAD0F56A5}"/>
      </w:docPartPr>
      <w:docPartBody>
        <w:p w:rsidR="008231FF" w:rsidRDefault="006D40A2" w:rsidP="006D40A2">
          <w:pPr>
            <w:pStyle w:val="65F4D56B2EF9465085144986D474F378"/>
          </w:pPr>
          <w:r>
            <w:rPr>
              <w:rStyle w:val="PlaceholderText"/>
            </w:rPr>
            <w:t>Click here to enter a date.</w:t>
          </w:r>
        </w:p>
      </w:docPartBody>
    </w:docPart>
    <w:docPart>
      <w:docPartPr>
        <w:name w:val="C9F9030180744FE0B3D679E71F835902"/>
        <w:category>
          <w:name w:val="General"/>
          <w:gallery w:val="placeholder"/>
        </w:category>
        <w:types>
          <w:type w:val="bbPlcHdr"/>
        </w:types>
        <w:behaviors>
          <w:behavior w:val="content"/>
        </w:behaviors>
        <w:guid w:val="{C036638D-EEFE-4D06-9D0E-ACA2ABF63ED4}"/>
      </w:docPartPr>
      <w:docPartBody>
        <w:p w:rsidR="008231FF" w:rsidRDefault="006D40A2" w:rsidP="006D40A2">
          <w:pPr>
            <w:pStyle w:val="C9F9030180744FE0B3D679E71F835902"/>
          </w:pPr>
          <w:r>
            <w:rPr>
              <w:rStyle w:val="PlaceholderText"/>
            </w:rPr>
            <w:t>Click here to enter a date.</w:t>
          </w:r>
        </w:p>
      </w:docPartBody>
    </w:docPart>
    <w:docPart>
      <w:docPartPr>
        <w:name w:val="6C9752C6CBD84186BBCEF4F37C82054C"/>
        <w:category>
          <w:name w:val="General"/>
          <w:gallery w:val="placeholder"/>
        </w:category>
        <w:types>
          <w:type w:val="bbPlcHdr"/>
        </w:types>
        <w:behaviors>
          <w:behavior w:val="content"/>
        </w:behaviors>
        <w:guid w:val="{212B5DF8-B1CF-488D-BDFA-28A50FAC2E23}"/>
      </w:docPartPr>
      <w:docPartBody>
        <w:p w:rsidR="008231FF" w:rsidRDefault="006D40A2" w:rsidP="006D40A2">
          <w:pPr>
            <w:pStyle w:val="6C9752C6CBD84186BBCEF4F37C82054C"/>
          </w:pPr>
          <w:r>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0DD"/>
    <w:rsid w:val="0001247F"/>
    <w:rsid w:val="00047C19"/>
    <w:rsid w:val="00061157"/>
    <w:rsid w:val="000624FF"/>
    <w:rsid w:val="000937FE"/>
    <w:rsid w:val="000A50C9"/>
    <w:rsid w:val="000A559A"/>
    <w:rsid w:val="000D24D4"/>
    <w:rsid w:val="000D6217"/>
    <w:rsid w:val="0014006D"/>
    <w:rsid w:val="00152192"/>
    <w:rsid w:val="001C35A9"/>
    <w:rsid w:val="00237556"/>
    <w:rsid w:val="002C0686"/>
    <w:rsid w:val="0039303B"/>
    <w:rsid w:val="003C2612"/>
    <w:rsid w:val="004144A3"/>
    <w:rsid w:val="004160E7"/>
    <w:rsid w:val="004416C6"/>
    <w:rsid w:val="00456E96"/>
    <w:rsid w:val="004C6221"/>
    <w:rsid w:val="004D038D"/>
    <w:rsid w:val="004F4E20"/>
    <w:rsid w:val="004F5AB2"/>
    <w:rsid w:val="005074B9"/>
    <w:rsid w:val="00563A5F"/>
    <w:rsid w:val="005B46D4"/>
    <w:rsid w:val="005C0D18"/>
    <w:rsid w:val="005C62E5"/>
    <w:rsid w:val="005D384C"/>
    <w:rsid w:val="005E40DD"/>
    <w:rsid w:val="00601F4E"/>
    <w:rsid w:val="006D40A2"/>
    <w:rsid w:val="006E6A2C"/>
    <w:rsid w:val="007219C1"/>
    <w:rsid w:val="00745C63"/>
    <w:rsid w:val="00753462"/>
    <w:rsid w:val="00772325"/>
    <w:rsid w:val="00774F67"/>
    <w:rsid w:val="007A1A81"/>
    <w:rsid w:val="007A2FE0"/>
    <w:rsid w:val="007C6D1D"/>
    <w:rsid w:val="007D654E"/>
    <w:rsid w:val="008231FF"/>
    <w:rsid w:val="00892FF4"/>
    <w:rsid w:val="008C0DC0"/>
    <w:rsid w:val="008E175C"/>
    <w:rsid w:val="0090074D"/>
    <w:rsid w:val="00901A35"/>
    <w:rsid w:val="009B3BF0"/>
    <w:rsid w:val="009D5E5E"/>
    <w:rsid w:val="009F1BB4"/>
    <w:rsid w:val="00A20D39"/>
    <w:rsid w:val="00A254A2"/>
    <w:rsid w:val="00AB2D54"/>
    <w:rsid w:val="00AB6ED4"/>
    <w:rsid w:val="00B03BFE"/>
    <w:rsid w:val="00B14210"/>
    <w:rsid w:val="00B22ED6"/>
    <w:rsid w:val="00B23DC0"/>
    <w:rsid w:val="00B71F04"/>
    <w:rsid w:val="00B96656"/>
    <w:rsid w:val="00BA0A8E"/>
    <w:rsid w:val="00BE3364"/>
    <w:rsid w:val="00C2401D"/>
    <w:rsid w:val="00C250D7"/>
    <w:rsid w:val="00C53A68"/>
    <w:rsid w:val="00C66578"/>
    <w:rsid w:val="00CA5BB4"/>
    <w:rsid w:val="00CB4BD1"/>
    <w:rsid w:val="00CD139C"/>
    <w:rsid w:val="00CE2DA9"/>
    <w:rsid w:val="00CE44BE"/>
    <w:rsid w:val="00D008F3"/>
    <w:rsid w:val="00D0142D"/>
    <w:rsid w:val="00D04DFF"/>
    <w:rsid w:val="00D15ED6"/>
    <w:rsid w:val="00D20347"/>
    <w:rsid w:val="00D4356B"/>
    <w:rsid w:val="00D7162F"/>
    <w:rsid w:val="00DA599C"/>
    <w:rsid w:val="00DB4DB5"/>
    <w:rsid w:val="00DD73B7"/>
    <w:rsid w:val="00DE4D10"/>
    <w:rsid w:val="00E44A86"/>
    <w:rsid w:val="00E522EB"/>
    <w:rsid w:val="00E60827"/>
    <w:rsid w:val="00E715D7"/>
    <w:rsid w:val="00EF6E0C"/>
    <w:rsid w:val="00F14477"/>
    <w:rsid w:val="00F26569"/>
    <w:rsid w:val="00F370E5"/>
    <w:rsid w:val="00F42351"/>
    <w:rsid w:val="00F55028"/>
    <w:rsid w:val="00F61CD9"/>
    <w:rsid w:val="00F677F0"/>
    <w:rsid w:val="00F77BEF"/>
    <w:rsid w:val="00FC755C"/>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6D40A2"/>
    <w:rPr>
      <w:color w:val="808080"/>
    </w:rPr>
  </w:style>
  <w:style w:type="paragraph" w:customStyle="1" w:styleId="65F4D56B2EF9465085144986D474F378">
    <w:name w:val="65F4D56B2EF9465085144986D474F378"/>
    <w:rsid w:val="006D40A2"/>
    <w:pPr>
      <w:spacing w:line="278" w:lineRule="auto"/>
    </w:pPr>
    <w:rPr>
      <w:kern w:val="2"/>
      <w:sz w:val="24"/>
      <w:szCs w:val="24"/>
      <w14:ligatures w14:val="standardContextual"/>
    </w:rPr>
  </w:style>
  <w:style w:type="paragraph" w:customStyle="1" w:styleId="C9F9030180744FE0B3D679E71F835902">
    <w:name w:val="C9F9030180744FE0B3D679E71F835902"/>
    <w:rsid w:val="006D40A2"/>
    <w:pPr>
      <w:spacing w:line="278" w:lineRule="auto"/>
    </w:pPr>
    <w:rPr>
      <w:kern w:val="2"/>
      <w:sz w:val="24"/>
      <w:szCs w:val="24"/>
      <w14:ligatures w14:val="standardContextual"/>
    </w:rPr>
  </w:style>
  <w:style w:type="paragraph" w:customStyle="1" w:styleId="6C9752C6CBD84186BBCEF4F37C82054C">
    <w:name w:val="6C9752C6CBD84186BBCEF4F37C82054C"/>
    <w:rsid w:val="006D40A2"/>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Metadata/LabelInfo.xml><?xml version="1.0" encoding="utf-8"?>
<clbl:labelList xmlns:clbl="http://schemas.microsoft.com/office/2020/mipLabelMetadata">
  <clbl:label id="{3ca48ea3-8c75-4d36-b64f-70604b11fd22}" enabled="1" method="Standard" siteId="{3ac94b33-9135-4821-9502-eafda6592a3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9</Pages>
  <Words>4085</Words>
  <Characters>29006</Characters>
  <Application>Microsoft Office Word</Application>
  <DocSecurity>4</DocSecurity>
  <Lines>604</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6</CharactersWithSpaces>
  <SharedDoc>false</SharedDoc>
  <HLinks>
    <vt:vector size="6" baseType="variant">
      <vt:variant>
        <vt:i4>5308539</vt:i4>
      </vt:variant>
      <vt:variant>
        <vt:i4>6</vt:i4>
      </vt:variant>
      <vt:variant>
        <vt:i4>0</vt:i4>
      </vt:variant>
      <vt:variant>
        <vt:i4>5</vt:i4>
      </vt:variant>
      <vt:variant>
        <vt:lpwstr>mailto:vvkt@vvkt.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04T07:56:00Z</dcterms:created>
  <dcterms:modified xsi:type="dcterms:W3CDTF">2026-06-04T07:56:00Z</dcterms:modified>
</cp:coreProperties>
</file>